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A0C90A" w14:textId="40AD4828" w:rsidR="00F153C0" w:rsidRDefault="00F153C0" w:rsidP="00F153C0">
      <w:pPr>
        <w:rPr>
          <w:rFonts w:asciiTheme="majorHAnsi" w:eastAsiaTheme="majorEastAsia" w:hAnsiTheme="majorHAnsi" w:cstheme="majorBidi"/>
          <w:color w:val="2E74B5" w:themeColor="accent1" w:themeShade="BF"/>
          <w:sz w:val="32"/>
          <w:szCs w:val="32"/>
        </w:rPr>
      </w:pPr>
      <w:r w:rsidRPr="00B422BD">
        <w:rPr>
          <w:rFonts w:asciiTheme="majorHAnsi" w:eastAsiaTheme="majorEastAsia" w:hAnsiTheme="majorHAnsi" w:cstheme="majorBidi"/>
          <w:color w:val="2E74B5" w:themeColor="accent1" w:themeShade="BF"/>
          <w:sz w:val="32"/>
          <w:szCs w:val="32"/>
        </w:rPr>
        <w:t xml:space="preserve">Clinical </w:t>
      </w:r>
      <w:r>
        <w:rPr>
          <w:rFonts w:asciiTheme="majorHAnsi" w:eastAsiaTheme="majorEastAsia" w:hAnsiTheme="majorHAnsi" w:cstheme="majorBidi"/>
          <w:color w:val="2E74B5" w:themeColor="accent1" w:themeShade="BF"/>
          <w:sz w:val="32"/>
          <w:szCs w:val="32"/>
        </w:rPr>
        <w:t>evaluation</w:t>
      </w:r>
      <w:r w:rsidRPr="00B422BD">
        <w:rPr>
          <w:rFonts w:asciiTheme="majorHAnsi" w:eastAsiaTheme="majorEastAsia" w:hAnsiTheme="majorHAnsi" w:cstheme="majorBidi"/>
          <w:color w:val="2E74B5" w:themeColor="accent1" w:themeShade="BF"/>
          <w:sz w:val="32"/>
          <w:szCs w:val="32"/>
        </w:rPr>
        <w:t xml:space="preserve"> of </w:t>
      </w:r>
      <w:r>
        <w:rPr>
          <w:rFonts w:asciiTheme="majorHAnsi" w:eastAsiaTheme="majorEastAsia" w:hAnsiTheme="majorHAnsi" w:cstheme="majorBidi"/>
          <w:color w:val="2E74B5" w:themeColor="accent1" w:themeShade="BF"/>
          <w:sz w:val="32"/>
          <w:szCs w:val="32"/>
        </w:rPr>
        <w:t>type 2 disease status</w:t>
      </w:r>
      <w:r w:rsidRPr="00A436F1">
        <w:rPr>
          <w:rFonts w:asciiTheme="majorHAnsi" w:eastAsiaTheme="majorEastAsia" w:hAnsiTheme="majorHAnsi" w:cstheme="majorBidi"/>
          <w:color w:val="2E74B5" w:themeColor="accent1" w:themeShade="BF"/>
          <w:sz w:val="32"/>
          <w:szCs w:val="32"/>
        </w:rPr>
        <w:t xml:space="preserve"> </w:t>
      </w:r>
      <w:r w:rsidRPr="00B422BD">
        <w:rPr>
          <w:rFonts w:asciiTheme="majorHAnsi" w:eastAsiaTheme="majorEastAsia" w:hAnsiTheme="majorHAnsi" w:cstheme="majorBidi"/>
          <w:color w:val="2E74B5" w:themeColor="accent1" w:themeShade="BF"/>
          <w:sz w:val="32"/>
          <w:szCs w:val="32"/>
        </w:rPr>
        <w:t>in</w:t>
      </w:r>
      <w:r>
        <w:rPr>
          <w:rFonts w:asciiTheme="majorHAnsi" w:eastAsiaTheme="majorEastAsia" w:hAnsiTheme="majorHAnsi" w:cstheme="majorBidi"/>
          <w:color w:val="2E74B5" w:themeColor="accent1" w:themeShade="BF"/>
          <w:sz w:val="32"/>
          <w:szCs w:val="32"/>
        </w:rPr>
        <w:t xml:space="preserve"> a </w:t>
      </w:r>
      <w:r w:rsidR="00593711">
        <w:rPr>
          <w:rFonts w:asciiTheme="majorHAnsi" w:eastAsiaTheme="majorEastAsia" w:hAnsiTheme="majorHAnsi" w:cstheme="majorBidi"/>
          <w:color w:val="2E74B5" w:themeColor="accent1" w:themeShade="BF"/>
          <w:sz w:val="32"/>
          <w:szCs w:val="32"/>
        </w:rPr>
        <w:t>real-world</w:t>
      </w:r>
      <w:r>
        <w:rPr>
          <w:rFonts w:asciiTheme="majorHAnsi" w:eastAsiaTheme="majorEastAsia" w:hAnsiTheme="majorHAnsi" w:cstheme="majorBidi"/>
          <w:color w:val="2E74B5" w:themeColor="accent1" w:themeShade="BF"/>
          <w:sz w:val="32"/>
          <w:szCs w:val="32"/>
        </w:rPr>
        <w:t xml:space="preserve"> population of difficult to manage asthma</w:t>
      </w:r>
      <w:r w:rsidRPr="00B422BD" w:rsidDel="00A436F1">
        <w:rPr>
          <w:rFonts w:asciiTheme="majorHAnsi" w:eastAsiaTheme="majorEastAsia" w:hAnsiTheme="majorHAnsi" w:cstheme="majorBidi"/>
          <w:color w:val="2E74B5" w:themeColor="accent1" w:themeShade="BF"/>
          <w:sz w:val="32"/>
          <w:szCs w:val="32"/>
        </w:rPr>
        <w:t xml:space="preserve"> </w:t>
      </w:r>
      <w:r>
        <w:rPr>
          <w:rFonts w:asciiTheme="majorHAnsi" w:eastAsiaTheme="majorEastAsia" w:hAnsiTheme="majorHAnsi" w:cstheme="majorBidi"/>
          <w:color w:val="2E74B5" w:themeColor="accent1" w:themeShade="BF"/>
          <w:sz w:val="32"/>
          <w:szCs w:val="32"/>
        </w:rPr>
        <w:t>u</w:t>
      </w:r>
      <w:r w:rsidRPr="00B422BD">
        <w:rPr>
          <w:rFonts w:asciiTheme="majorHAnsi" w:eastAsiaTheme="majorEastAsia" w:hAnsiTheme="majorHAnsi" w:cstheme="majorBidi"/>
          <w:color w:val="2E74B5" w:themeColor="accent1" w:themeShade="BF"/>
          <w:sz w:val="32"/>
          <w:szCs w:val="32"/>
        </w:rPr>
        <w:t xml:space="preserve">sing </w:t>
      </w:r>
      <w:r>
        <w:rPr>
          <w:rFonts w:asciiTheme="majorHAnsi" w:eastAsiaTheme="majorEastAsia" w:hAnsiTheme="majorHAnsi" w:cstheme="majorBidi"/>
          <w:color w:val="2E74B5" w:themeColor="accent1" w:themeShade="BF"/>
          <w:sz w:val="32"/>
          <w:szCs w:val="32"/>
        </w:rPr>
        <w:t xml:space="preserve">historic </w:t>
      </w:r>
      <w:r w:rsidRPr="00B422BD">
        <w:rPr>
          <w:rFonts w:asciiTheme="majorHAnsi" w:eastAsiaTheme="majorEastAsia" w:hAnsiTheme="majorHAnsi" w:cstheme="majorBidi"/>
          <w:color w:val="2E74B5" w:themeColor="accent1" w:themeShade="BF"/>
          <w:sz w:val="32"/>
          <w:szCs w:val="32"/>
        </w:rPr>
        <w:t>Electronic Health Care Records</w:t>
      </w:r>
      <w:r w:rsidRPr="00A436F1">
        <w:rPr>
          <w:rFonts w:asciiTheme="majorHAnsi" w:eastAsiaTheme="majorEastAsia" w:hAnsiTheme="majorHAnsi" w:cstheme="majorBidi"/>
          <w:color w:val="2E74B5" w:themeColor="accent1" w:themeShade="BF"/>
          <w:sz w:val="32"/>
          <w:szCs w:val="32"/>
        </w:rPr>
        <w:t xml:space="preserve"> </w:t>
      </w:r>
      <w:r>
        <w:rPr>
          <w:rFonts w:asciiTheme="majorHAnsi" w:eastAsiaTheme="majorEastAsia" w:hAnsiTheme="majorHAnsi" w:cstheme="majorBidi"/>
          <w:color w:val="2E74B5" w:themeColor="accent1" w:themeShade="BF"/>
          <w:sz w:val="32"/>
          <w:szCs w:val="32"/>
        </w:rPr>
        <w:t xml:space="preserve">of </w:t>
      </w:r>
      <w:r w:rsidRPr="00B422BD">
        <w:rPr>
          <w:rFonts w:asciiTheme="majorHAnsi" w:eastAsiaTheme="majorEastAsia" w:hAnsiTheme="majorHAnsi" w:cstheme="majorBidi"/>
          <w:color w:val="2E74B5" w:themeColor="accent1" w:themeShade="BF"/>
          <w:sz w:val="32"/>
          <w:szCs w:val="32"/>
        </w:rPr>
        <w:t xml:space="preserve">Blood Eosinophil </w:t>
      </w:r>
      <w:r>
        <w:rPr>
          <w:rFonts w:asciiTheme="majorHAnsi" w:eastAsiaTheme="majorEastAsia" w:hAnsiTheme="majorHAnsi" w:cstheme="majorBidi"/>
          <w:color w:val="2E74B5" w:themeColor="accent1" w:themeShade="BF"/>
          <w:sz w:val="32"/>
          <w:szCs w:val="32"/>
        </w:rPr>
        <w:t>counts</w:t>
      </w:r>
      <w:r w:rsidRPr="00B422BD">
        <w:rPr>
          <w:rFonts w:asciiTheme="majorHAnsi" w:eastAsiaTheme="majorEastAsia" w:hAnsiTheme="majorHAnsi" w:cstheme="majorBidi"/>
          <w:color w:val="2E74B5" w:themeColor="accent1" w:themeShade="BF"/>
          <w:sz w:val="32"/>
          <w:szCs w:val="32"/>
        </w:rPr>
        <w:t xml:space="preserve"> </w:t>
      </w:r>
    </w:p>
    <w:p w14:paraId="3B28DAD5" w14:textId="21032A54" w:rsidR="00B422BD" w:rsidRDefault="00B422BD" w:rsidP="00BE2BC9"/>
    <w:p w14:paraId="03CAA0DD" w14:textId="77777777" w:rsidR="002A579F" w:rsidRDefault="002A579F" w:rsidP="002A579F">
      <w:pPr>
        <w:spacing w:after="0"/>
        <w:rPr>
          <w:rStyle w:val="Heading2Char"/>
        </w:rPr>
      </w:pPr>
      <w:r>
        <w:rPr>
          <w:rStyle w:val="Heading2Char"/>
        </w:rPr>
        <w:t>Short Title</w:t>
      </w:r>
    </w:p>
    <w:p w14:paraId="117B97C2" w14:textId="79725139" w:rsidR="002A579F" w:rsidRDefault="002A579F" w:rsidP="00BE2BC9">
      <w:r>
        <w:t>Historical Blood Eosinophil Counts in Difficult to Manage Asthma</w:t>
      </w:r>
    </w:p>
    <w:p w14:paraId="7A77A2FB" w14:textId="512DE9A7" w:rsidR="002A579F" w:rsidRDefault="002A579F" w:rsidP="002A579F">
      <w:pPr>
        <w:spacing w:after="0"/>
        <w:rPr>
          <w:rStyle w:val="Heading2Char"/>
        </w:rPr>
      </w:pPr>
      <w:r>
        <w:rPr>
          <w:rStyle w:val="Heading2Char"/>
        </w:rPr>
        <w:t>Counts</w:t>
      </w:r>
    </w:p>
    <w:p w14:paraId="109A0C3C" w14:textId="4EDEACFB" w:rsidR="002A579F" w:rsidRPr="00BE2BC9" w:rsidRDefault="002A579F" w:rsidP="002A579F">
      <w:r>
        <w:t xml:space="preserve">Word = 3121, Table = </w:t>
      </w:r>
      <w:r w:rsidR="006C194A">
        <w:t>4</w:t>
      </w:r>
      <w:r>
        <w:t xml:space="preserve">, Figure = </w:t>
      </w:r>
      <w:r w:rsidR="006C194A">
        <w:t>4</w:t>
      </w:r>
    </w:p>
    <w:p w14:paraId="7A84A367" w14:textId="77777777" w:rsidR="00EE5DD3" w:rsidRDefault="00EE5DD3" w:rsidP="00EE5DD3">
      <w:pPr>
        <w:pStyle w:val="Heading2"/>
      </w:pPr>
      <w:r>
        <w:t>Authors</w:t>
      </w:r>
    </w:p>
    <w:p w14:paraId="0E45846B" w14:textId="49404101" w:rsidR="00EE5DD3" w:rsidRDefault="00FC2D09" w:rsidP="00EE5DD3">
      <w:pPr>
        <w:shd w:val="clear" w:color="auto" w:fill="FFFFFF"/>
        <w:rPr>
          <w:rFonts w:ascii="Calibri" w:eastAsia="Times New Roman" w:hAnsi="Calibri" w:cs="Calibri"/>
          <w:color w:val="000000"/>
        </w:rPr>
      </w:pPr>
      <w:r w:rsidRPr="00FC2D09">
        <w:t xml:space="preserve">Adnan Azim MRCP </w:t>
      </w:r>
      <w:r>
        <w:rPr>
          <w:color w:val="000000"/>
          <w:vertAlign w:val="superscript"/>
        </w:rPr>
        <w:t>a</w:t>
      </w:r>
      <w:r w:rsidR="00EE5DD3" w:rsidRPr="00EE5DD3">
        <w:rPr>
          <w:color w:val="000000"/>
          <w:vertAlign w:val="superscript"/>
        </w:rPr>
        <w:t>,</w:t>
      </w:r>
      <w:r>
        <w:rPr>
          <w:color w:val="000000"/>
          <w:vertAlign w:val="superscript"/>
        </w:rPr>
        <w:t>b</w:t>
      </w:r>
      <w:r w:rsidR="00EE5DD3" w:rsidRPr="00EE5DD3">
        <w:rPr>
          <w:color w:val="000000"/>
          <w:vertAlign w:val="superscript"/>
        </w:rPr>
        <w:t>,</w:t>
      </w:r>
      <w:r>
        <w:rPr>
          <w:color w:val="000000"/>
          <w:vertAlign w:val="superscript"/>
        </w:rPr>
        <w:t>c</w:t>
      </w:r>
      <w:r w:rsidR="00EE5DD3">
        <w:rPr>
          <w:color w:val="000000"/>
        </w:rPr>
        <w:t>, Colin Newell</w:t>
      </w:r>
      <w:r w:rsidR="000830C9">
        <w:rPr>
          <w:color w:val="000000"/>
        </w:rPr>
        <w:t xml:space="preserve"> MSc</w:t>
      </w:r>
      <w:r>
        <w:rPr>
          <w:color w:val="000000"/>
          <w:vertAlign w:val="superscript"/>
        </w:rPr>
        <w:t>b</w:t>
      </w:r>
      <w:r w:rsidR="00EE5DD3">
        <w:rPr>
          <w:color w:val="000000"/>
        </w:rPr>
        <w:t xml:space="preserve">, </w:t>
      </w:r>
      <w:r w:rsidRPr="00FC2D09">
        <w:t>Clair Barber BS</w:t>
      </w:r>
      <w:r>
        <w:t>c</w:t>
      </w:r>
      <w:r w:rsidRPr="00FC2D09">
        <w:t xml:space="preserve"> </w:t>
      </w:r>
      <w:r>
        <w:rPr>
          <w:color w:val="000000"/>
          <w:vertAlign w:val="superscript"/>
        </w:rPr>
        <w:t>a</w:t>
      </w:r>
      <w:r w:rsidR="00826244">
        <w:rPr>
          <w:color w:val="000000"/>
          <w:vertAlign w:val="superscript"/>
        </w:rPr>
        <w:t>,</w:t>
      </w:r>
      <w:r>
        <w:rPr>
          <w:color w:val="000000"/>
          <w:vertAlign w:val="superscript"/>
        </w:rPr>
        <w:t>b</w:t>
      </w:r>
      <w:r>
        <w:rPr>
          <w:color w:val="000000"/>
        </w:rPr>
        <w:t xml:space="preserve">, </w:t>
      </w:r>
      <w:r w:rsidRPr="00FC2D09">
        <w:t xml:space="preserve">Matthew Harvey MSc </w:t>
      </w:r>
      <w:r>
        <w:rPr>
          <w:color w:val="000000"/>
          <w:vertAlign w:val="superscript"/>
        </w:rPr>
        <w:t>b</w:t>
      </w:r>
      <w:r w:rsidR="00EE5DD3">
        <w:rPr>
          <w:color w:val="000000"/>
        </w:rPr>
        <w:t>, Deborah Knight</w:t>
      </w:r>
      <w:r>
        <w:rPr>
          <w:color w:val="000000"/>
          <w:vertAlign w:val="superscript"/>
        </w:rPr>
        <w:t>b</w:t>
      </w:r>
      <w:r w:rsidR="00EE5DD3">
        <w:rPr>
          <w:color w:val="000000"/>
        </w:rPr>
        <w:t xml:space="preserve">, </w:t>
      </w:r>
      <w:r w:rsidRPr="00FC2D09">
        <w:t xml:space="preserve">Anna Freeman MRCP </w:t>
      </w:r>
      <w:r>
        <w:rPr>
          <w:color w:val="000000"/>
          <w:vertAlign w:val="superscript"/>
        </w:rPr>
        <w:t>a</w:t>
      </w:r>
      <w:r w:rsidR="00EE5DD3" w:rsidRPr="00EE5DD3">
        <w:rPr>
          <w:color w:val="000000"/>
          <w:vertAlign w:val="superscript"/>
        </w:rPr>
        <w:t>,</w:t>
      </w:r>
      <w:r>
        <w:rPr>
          <w:color w:val="000000"/>
          <w:vertAlign w:val="superscript"/>
        </w:rPr>
        <w:t>b</w:t>
      </w:r>
      <w:r w:rsidR="00EE5DD3" w:rsidRPr="00EE5DD3">
        <w:rPr>
          <w:color w:val="000000"/>
          <w:vertAlign w:val="superscript"/>
        </w:rPr>
        <w:t>,</w:t>
      </w:r>
      <w:r>
        <w:rPr>
          <w:color w:val="000000"/>
          <w:vertAlign w:val="superscript"/>
        </w:rPr>
        <w:t>c</w:t>
      </w:r>
      <w:r w:rsidR="00EE5DD3">
        <w:rPr>
          <w:color w:val="000000"/>
        </w:rPr>
        <w:t xml:space="preserve">, </w:t>
      </w:r>
      <w:r w:rsidR="00743665">
        <w:rPr>
          <w:rFonts w:eastAsia="Times New Roman"/>
        </w:rPr>
        <w:t>Wei Chern Gavin Fong MSc</w:t>
      </w:r>
      <w:r>
        <w:rPr>
          <w:color w:val="000000"/>
          <w:vertAlign w:val="superscript"/>
        </w:rPr>
        <w:t>c</w:t>
      </w:r>
      <w:r w:rsidR="00826244">
        <w:rPr>
          <w:color w:val="000000"/>
        </w:rPr>
        <w:t xml:space="preserve">, </w:t>
      </w:r>
      <w:r w:rsidR="00EE5DD3">
        <w:rPr>
          <w:color w:val="000000"/>
        </w:rPr>
        <w:t>Paddy Dennison</w:t>
      </w:r>
      <w:r>
        <w:rPr>
          <w:color w:val="000000"/>
        </w:rPr>
        <w:t xml:space="preserve"> PhD</w:t>
      </w:r>
      <w:r>
        <w:rPr>
          <w:color w:val="000000"/>
          <w:vertAlign w:val="superscript"/>
        </w:rPr>
        <w:t>b</w:t>
      </w:r>
      <w:r w:rsidR="00EE5DD3" w:rsidRPr="00EE5DD3">
        <w:rPr>
          <w:color w:val="000000"/>
          <w:vertAlign w:val="superscript"/>
        </w:rPr>
        <w:t>,</w:t>
      </w:r>
      <w:r>
        <w:rPr>
          <w:color w:val="000000"/>
          <w:vertAlign w:val="superscript"/>
        </w:rPr>
        <w:t>c</w:t>
      </w:r>
      <w:r w:rsidR="00EE5DD3">
        <w:rPr>
          <w:color w:val="000000"/>
        </w:rPr>
        <w:t>,</w:t>
      </w:r>
      <w:r w:rsidR="00DC5294">
        <w:rPr>
          <w:color w:val="000000"/>
        </w:rPr>
        <w:t xml:space="preserve"> </w:t>
      </w:r>
      <w:r w:rsidRPr="00FC2D09">
        <w:t xml:space="preserve">Hans Michael Haitchi PhD </w:t>
      </w:r>
      <w:r>
        <w:rPr>
          <w:color w:val="000000"/>
          <w:vertAlign w:val="superscript"/>
        </w:rPr>
        <w:t>a</w:t>
      </w:r>
      <w:r w:rsidR="002D3846" w:rsidRPr="002D3846">
        <w:rPr>
          <w:color w:val="000000"/>
          <w:vertAlign w:val="superscript"/>
        </w:rPr>
        <w:t>,</w:t>
      </w:r>
      <w:r>
        <w:rPr>
          <w:color w:val="000000"/>
          <w:vertAlign w:val="superscript"/>
        </w:rPr>
        <w:t>b</w:t>
      </w:r>
      <w:r w:rsidR="002D3846" w:rsidRPr="002D3846">
        <w:rPr>
          <w:color w:val="000000"/>
          <w:vertAlign w:val="superscript"/>
        </w:rPr>
        <w:t>,</w:t>
      </w:r>
      <w:r>
        <w:rPr>
          <w:color w:val="000000"/>
          <w:vertAlign w:val="superscript"/>
        </w:rPr>
        <w:t>c</w:t>
      </w:r>
      <w:r w:rsidR="002D3846" w:rsidRPr="002D3846">
        <w:rPr>
          <w:color w:val="000000"/>
          <w:vertAlign w:val="superscript"/>
        </w:rPr>
        <w:t>,</w:t>
      </w:r>
      <w:r w:rsidR="008B60FE">
        <w:rPr>
          <w:color w:val="000000"/>
          <w:vertAlign w:val="superscript"/>
        </w:rPr>
        <w:t>d</w:t>
      </w:r>
      <w:r w:rsidR="002D3846">
        <w:rPr>
          <w:color w:val="000000"/>
        </w:rPr>
        <w:t xml:space="preserve">, </w:t>
      </w:r>
      <w:r w:rsidR="00EE5DD3">
        <w:rPr>
          <w:color w:val="000000"/>
        </w:rPr>
        <w:t>Ratko Djukanovic</w:t>
      </w:r>
      <w:r>
        <w:rPr>
          <w:color w:val="000000"/>
        </w:rPr>
        <w:t xml:space="preserve"> DM</w:t>
      </w:r>
      <w:r>
        <w:rPr>
          <w:color w:val="000000"/>
          <w:vertAlign w:val="superscript"/>
        </w:rPr>
        <w:t>a</w:t>
      </w:r>
      <w:r w:rsidR="00EE5DD3">
        <w:rPr>
          <w:color w:val="000000"/>
          <w:vertAlign w:val="superscript"/>
        </w:rPr>
        <w:t>,</w:t>
      </w:r>
      <w:r>
        <w:rPr>
          <w:color w:val="000000"/>
          <w:vertAlign w:val="superscript"/>
        </w:rPr>
        <w:t>b</w:t>
      </w:r>
      <w:r w:rsidR="00EE5DD3">
        <w:rPr>
          <w:color w:val="000000"/>
          <w:vertAlign w:val="superscript"/>
        </w:rPr>
        <w:t>,</w:t>
      </w:r>
      <w:r>
        <w:rPr>
          <w:color w:val="000000"/>
          <w:vertAlign w:val="superscript"/>
        </w:rPr>
        <w:t>c</w:t>
      </w:r>
      <w:r w:rsidR="00EE5DD3">
        <w:rPr>
          <w:color w:val="000000"/>
          <w:vertAlign w:val="superscript"/>
        </w:rPr>
        <w:t>,</w:t>
      </w:r>
      <w:r w:rsidR="008B60FE">
        <w:rPr>
          <w:color w:val="000000"/>
          <w:vertAlign w:val="superscript"/>
        </w:rPr>
        <w:t>d</w:t>
      </w:r>
      <w:r w:rsidR="00EE5DD3">
        <w:rPr>
          <w:color w:val="000000"/>
        </w:rPr>
        <w:t>, Ramesh Kurukulaaratchy</w:t>
      </w:r>
      <w:r>
        <w:rPr>
          <w:color w:val="000000"/>
        </w:rPr>
        <w:t xml:space="preserve"> DM</w:t>
      </w:r>
      <w:r>
        <w:rPr>
          <w:color w:val="000000"/>
          <w:vertAlign w:val="superscript"/>
        </w:rPr>
        <w:t>a</w:t>
      </w:r>
      <w:r w:rsidR="00EE5DD3">
        <w:rPr>
          <w:color w:val="000000"/>
          <w:vertAlign w:val="superscript"/>
        </w:rPr>
        <w:t>,</w:t>
      </w:r>
      <w:r>
        <w:rPr>
          <w:color w:val="000000"/>
          <w:vertAlign w:val="superscript"/>
        </w:rPr>
        <w:t>b</w:t>
      </w:r>
      <w:r w:rsidR="00EE5DD3">
        <w:rPr>
          <w:color w:val="000000"/>
          <w:vertAlign w:val="superscript"/>
        </w:rPr>
        <w:t>,</w:t>
      </w:r>
      <w:r>
        <w:rPr>
          <w:color w:val="000000"/>
          <w:vertAlign w:val="superscript"/>
        </w:rPr>
        <w:t>c</w:t>
      </w:r>
      <w:r w:rsidR="00EE5DD3">
        <w:rPr>
          <w:color w:val="000000"/>
          <w:vertAlign w:val="superscript"/>
        </w:rPr>
        <w:t>,</w:t>
      </w:r>
      <w:r w:rsidR="008B60FE">
        <w:rPr>
          <w:color w:val="000000"/>
          <w:vertAlign w:val="superscript"/>
        </w:rPr>
        <w:t>e</w:t>
      </w:r>
      <w:r w:rsidR="00EE5DD3">
        <w:rPr>
          <w:color w:val="000000"/>
          <w:vertAlign w:val="superscript"/>
        </w:rPr>
        <w:t xml:space="preserve"> </w:t>
      </w:r>
      <w:r w:rsidR="00EE5DD3">
        <w:rPr>
          <w:color w:val="000000"/>
        </w:rPr>
        <w:t>*, Peter Howarth</w:t>
      </w:r>
      <w:r>
        <w:rPr>
          <w:color w:val="000000"/>
        </w:rPr>
        <w:t xml:space="preserve"> DM</w:t>
      </w:r>
      <w:r>
        <w:rPr>
          <w:color w:val="000000"/>
          <w:vertAlign w:val="superscript"/>
        </w:rPr>
        <w:t>a</w:t>
      </w:r>
      <w:r w:rsidR="00EE5DD3" w:rsidRPr="00EE5DD3">
        <w:rPr>
          <w:color w:val="000000"/>
          <w:vertAlign w:val="superscript"/>
        </w:rPr>
        <w:t>,</w:t>
      </w:r>
      <w:r>
        <w:rPr>
          <w:color w:val="000000"/>
          <w:vertAlign w:val="superscript"/>
        </w:rPr>
        <w:t>b</w:t>
      </w:r>
      <w:r w:rsidR="00EE5DD3" w:rsidRPr="00EE5DD3">
        <w:rPr>
          <w:color w:val="000000"/>
          <w:vertAlign w:val="superscript"/>
        </w:rPr>
        <w:t>,</w:t>
      </w:r>
      <w:r>
        <w:rPr>
          <w:color w:val="000000"/>
          <w:vertAlign w:val="superscript"/>
        </w:rPr>
        <w:t>c</w:t>
      </w:r>
      <w:r w:rsidR="00EE5DD3">
        <w:rPr>
          <w:color w:val="000000"/>
          <w:vertAlign w:val="superscript"/>
        </w:rPr>
        <w:t>,</w:t>
      </w:r>
      <w:r w:rsidR="008B60FE">
        <w:rPr>
          <w:color w:val="000000"/>
          <w:vertAlign w:val="superscript"/>
        </w:rPr>
        <w:t>d</w:t>
      </w:r>
      <w:r w:rsidR="00EE5DD3">
        <w:rPr>
          <w:color w:val="000000"/>
        </w:rPr>
        <w:t xml:space="preserve"> *. </w:t>
      </w:r>
    </w:p>
    <w:p w14:paraId="1994E6E9" w14:textId="24024FC4" w:rsidR="00FC2D09" w:rsidRDefault="00666D18" w:rsidP="002A579F">
      <w:r>
        <w:t>*contributed equally</w:t>
      </w:r>
    </w:p>
    <w:p w14:paraId="6A483E18" w14:textId="455CF0F6" w:rsidR="00EE5DD3" w:rsidRDefault="00EE5DD3" w:rsidP="00EE5DD3">
      <w:pPr>
        <w:pStyle w:val="Heading2"/>
      </w:pPr>
      <w:r>
        <w:t>Affiliations</w:t>
      </w:r>
    </w:p>
    <w:p w14:paraId="66CC2B27" w14:textId="77777777" w:rsidR="00EE5DD3" w:rsidRPr="006001B9" w:rsidRDefault="00EE5DD3" w:rsidP="00EE5DD3">
      <w:pPr>
        <w:pStyle w:val="ListParagraph"/>
        <w:numPr>
          <w:ilvl w:val="0"/>
          <w:numId w:val="5"/>
        </w:numPr>
        <w:spacing w:after="160" w:line="480" w:lineRule="auto"/>
        <w:contextualSpacing/>
      </w:pPr>
      <w:r w:rsidRPr="000B2F1E">
        <w:rPr>
          <w:lang w:val="en-US"/>
        </w:rPr>
        <w:t>Clinical and Experimental Sciences, Faculty of Medicine, University of Southampton, UK</w:t>
      </w:r>
      <w:r>
        <w:rPr>
          <w:lang w:val="en-US"/>
        </w:rPr>
        <w:t>.</w:t>
      </w:r>
    </w:p>
    <w:p w14:paraId="41A075A6" w14:textId="6907BFF7" w:rsidR="00EE5DD3" w:rsidRPr="00EE5DD3" w:rsidRDefault="00EE5DD3" w:rsidP="00EE5DD3">
      <w:pPr>
        <w:pStyle w:val="ListParagraph"/>
        <w:numPr>
          <w:ilvl w:val="0"/>
          <w:numId w:val="5"/>
        </w:numPr>
        <w:spacing w:after="160" w:line="480" w:lineRule="auto"/>
        <w:contextualSpacing/>
      </w:pPr>
      <w:r w:rsidRPr="000B2F1E">
        <w:t>National Institute for Health Research (</w:t>
      </w:r>
      <w:r w:rsidRPr="000B2F1E">
        <w:rPr>
          <w:lang w:val="en-US"/>
        </w:rPr>
        <w:t>NIHR) Southampton Biomedical Research Centre at University Hospital Southampton NHS Foundation Trust, UK</w:t>
      </w:r>
      <w:r>
        <w:rPr>
          <w:lang w:val="en-US"/>
        </w:rPr>
        <w:t>.</w:t>
      </w:r>
    </w:p>
    <w:p w14:paraId="16EEA722" w14:textId="0450CCBE" w:rsidR="00EE5DD3" w:rsidRPr="00EE5DD3" w:rsidRDefault="00EE5DD3" w:rsidP="00EE5DD3">
      <w:pPr>
        <w:pStyle w:val="ListParagraph"/>
        <w:numPr>
          <w:ilvl w:val="0"/>
          <w:numId w:val="5"/>
        </w:numPr>
        <w:spacing w:after="160" w:line="480" w:lineRule="auto"/>
        <w:contextualSpacing/>
      </w:pPr>
      <w:r>
        <w:rPr>
          <w:lang w:val="en-US"/>
        </w:rPr>
        <w:t>Asthma, Allergy and Clinical Immunology Department,</w:t>
      </w:r>
      <w:r w:rsidRPr="000B2F1E">
        <w:rPr>
          <w:lang w:val="en-US"/>
        </w:rPr>
        <w:t xml:space="preserve"> University Hospital Southampton NHS Foundation Trust, UK</w:t>
      </w:r>
      <w:r>
        <w:rPr>
          <w:lang w:val="en-US"/>
        </w:rPr>
        <w:t>.</w:t>
      </w:r>
    </w:p>
    <w:p w14:paraId="5A21BBD1" w14:textId="6FC26B6C" w:rsidR="00EE5DD3" w:rsidRPr="00EE5DD3" w:rsidRDefault="00EE5DD3" w:rsidP="00EE5DD3">
      <w:pPr>
        <w:pStyle w:val="ListParagraph"/>
        <w:numPr>
          <w:ilvl w:val="0"/>
          <w:numId w:val="5"/>
        </w:numPr>
        <w:spacing w:after="160" w:line="480" w:lineRule="auto"/>
        <w:contextualSpacing/>
        <w:jc w:val="both"/>
      </w:pPr>
      <w:r w:rsidRPr="006822B4">
        <w:rPr>
          <w:rFonts w:cs="Times New Roman"/>
          <w:lang w:val="en-US"/>
        </w:rPr>
        <w:t>Institute for Life Sciences, University of Southampton, Southampton, UK.</w:t>
      </w:r>
    </w:p>
    <w:p w14:paraId="39B2ECF7" w14:textId="57C414B5" w:rsidR="00DD72C3" w:rsidRDefault="00EE5DD3" w:rsidP="00DD72C3">
      <w:pPr>
        <w:pStyle w:val="ListParagraph"/>
        <w:numPr>
          <w:ilvl w:val="0"/>
          <w:numId w:val="5"/>
        </w:numPr>
        <w:spacing w:after="160" w:line="480" w:lineRule="auto"/>
        <w:contextualSpacing/>
      </w:pPr>
      <w:r>
        <w:t>The David Hide Asthma &amp; Allergy Research Centre, St Mary’s Hospital, Newport, Isle of Wight, UK.</w:t>
      </w:r>
    </w:p>
    <w:p w14:paraId="6B7CD39F" w14:textId="77777777" w:rsidR="00EE5DD3" w:rsidRPr="00EE5DD3" w:rsidRDefault="00EE5DD3" w:rsidP="00EE5DD3">
      <w:pPr>
        <w:pStyle w:val="Heading2"/>
      </w:pPr>
      <w:r w:rsidRPr="00EE5DD3">
        <w:t>Corresponding Author:</w:t>
      </w:r>
    </w:p>
    <w:p w14:paraId="785A927F" w14:textId="77777777" w:rsidR="00EE5DD3" w:rsidRDefault="00EE5DD3" w:rsidP="00EE5DD3">
      <w:r w:rsidRPr="006001B9">
        <w:t>Dr Ramesh J Kurukulaaratchy DM FRCP</w:t>
      </w:r>
    </w:p>
    <w:p w14:paraId="66967F88" w14:textId="5F4F180D" w:rsidR="00EE5DD3" w:rsidRPr="006001B9" w:rsidRDefault="00EE5DD3" w:rsidP="00EE5DD3">
      <w:r w:rsidRPr="006001B9">
        <w:t>Consultant in Respiratory Medicine &amp; Allergy</w:t>
      </w:r>
    </w:p>
    <w:p w14:paraId="36A76404" w14:textId="77777777" w:rsidR="00EE5DD3" w:rsidRDefault="00EE5DD3" w:rsidP="00EE5DD3">
      <w:r w:rsidRPr="006001B9">
        <w:t>Asthma, Allergy &amp; Clinical Immunology</w:t>
      </w:r>
      <w:r>
        <w:t xml:space="preserve">, </w:t>
      </w:r>
      <w:r w:rsidRPr="006001B9">
        <w:t>Mail</w:t>
      </w:r>
      <w:r>
        <w:t xml:space="preserve">point 52, Floor 2 Minerva House, </w:t>
      </w:r>
      <w:r w:rsidRPr="006001B9">
        <w:t>Southampton General Hospital</w:t>
      </w:r>
      <w:r>
        <w:t xml:space="preserve">, </w:t>
      </w:r>
      <w:r w:rsidRPr="006001B9">
        <w:t>Tremona Road</w:t>
      </w:r>
      <w:r>
        <w:t xml:space="preserve">, </w:t>
      </w:r>
      <w:r w:rsidRPr="006001B9">
        <w:t>Southampton</w:t>
      </w:r>
      <w:r>
        <w:t xml:space="preserve">, Hampshire. </w:t>
      </w:r>
      <w:r w:rsidRPr="006001B9">
        <w:t>SO16 6YD</w:t>
      </w:r>
      <w:r>
        <w:t xml:space="preserve">. </w:t>
      </w:r>
      <w:r w:rsidRPr="006001B9">
        <w:t>United Kingdom</w:t>
      </w:r>
    </w:p>
    <w:p w14:paraId="4EB4BE9A" w14:textId="77777777" w:rsidR="00EE5DD3" w:rsidRDefault="00EE5DD3" w:rsidP="00EE5DD3">
      <w:r>
        <w:t xml:space="preserve">Email: </w:t>
      </w:r>
      <w:hyperlink r:id="rId11" w:history="1">
        <w:r w:rsidRPr="003B06B4">
          <w:rPr>
            <w:rStyle w:val="Hyperlink"/>
          </w:rPr>
          <w:t>Rjk1s07@soton.ac.uk</w:t>
        </w:r>
      </w:hyperlink>
    </w:p>
    <w:p w14:paraId="2C982B4D" w14:textId="77777777" w:rsidR="00DD72C3" w:rsidRDefault="00EE5DD3" w:rsidP="00DD72C3">
      <w:r>
        <w:t>Tel: +442381 208790</w:t>
      </w:r>
    </w:p>
    <w:p w14:paraId="37D04B8A" w14:textId="77777777" w:rsidR="00DD72C3" w:rsidRDefault="00DD72C3" w:rsidP="00FC2D09">
      <w:pPr>
        <w:spacing w:line="480" w:lineRule="auto"/>
        <w:rPr>
          <w:rFonts w:cstheme="minorHAnsi"/>
          <w:b/>
          <w:bCs/>
        </w:rPr>
      </w:pPr>
    </w:p>
    <w:p w14:paraId="2F12E6E5" w14:textId="49E02AA1" w:rsidR="00FC2D09" w:rsidRPr="00DD72C3" w:rsidRDefault="00FC2D09" w:rsidP="00DD72C3">
      <w:pPr>
        <w:pStyle w:val="Heading2"/>
      </w:pPr>
      <w:r w:rsidRPr="00DD72C3">
        <w:lastRenderedPageBreak/>
        <w:t>Conflict of Interest disclosure statement:</w:t>
      </w:r>
    </w:p>
    <w:p w14:paraId="0330ACF9" w14:textId="5C46603E" w:rsidR="00FC2D09" w:rsidRPr="00DD72C3" w:rsidRDefault="00C460A9" w:rsidP="00FC2D09">
      <w:pPr>
        <w:spacing w:line="480" w:lineRule="auto"/>
        <w:rPr>
          <w:rFonts w:cstheme="minorHAnsi"/>
          <w:bCs/>
        </w:rPr>
      </w:pPr>
      <w:r>
        <w:rPr>
          <w:rFonts w:cstheme="minorHAnsi"/>
          <w:bCs/>
        </w:rPr>
        <w:t xml:space="preserve">PHH declares that he has employment though GSK. </w:t>
      </w:r>
      <w:r w:rsidR="00FC2D09" w:rsidRPr="00DD72C3">
        <w:rPr>
          <w:rFonts w:cstheme="minorHAnsi"/>
          <w:bCs/>
        </w:rPr>
        <w:t xml:space="preserve"> AA, CN, CB, ZL, MH, DK, AF, </w:t>
      </w:r>
      <w:r w:rsidR="00E053A5">
        <w:rPr>
          <w:rFonts w:cstheme="minorHAnsi"/>
          <w:bCs/>
        </w:rPr>
        <w:t>WC</w:t>
      </w:r>
      <w:r w:rsidR="00FC2D09" w:rsidRPr="00DD72C3">
        <w:rPr>
          <w:rFonts w:cstheme="minorHAnsi"/>
          <w:bCs/>
        </w:rPr>
        <w:t>GF, PD, HMH, RD, RK, declare that they have no known competing financial interests or personal relationships that could have appeared to influence the work reported in this paper.</w:t>
      </w:r>
    </w:p>
    <w:p w14:paraId="095AD520" w14:textId="77777777" w:rsidR="00FC2D09" w:rsidRPr="00DD72C3" w:rsidRDefault="00FC2D09" w:rsidP="00DD72C3">
      <w:pPr>
        <w:pStyle w:val="Heading2"/>
      </w:pPr>
      <w:bookmarkStart w:id="0" w:name="_Hlk54786360"/>
      <w:r w:rsidRPr="00DD72C3">
        <w:t xml:space="preserve">Funding Source: </w:t>
      </w:r>
    </w:p>
    <w:bookmarkEnd w:id="0"/>
    <w:p w14:paraId="55DAF44D" w14:textId="77777777" w:rsidR="00166EBC" w:rsidRDefault="00FC2D09" w:rsidP="002A579F">
      <w:pPr>
        <w:spacing w:line="480" w:lineRule="auto"/>
        <w:rPr>
          <w:rFonts w:cstheme="minorHAnsi"/>
        </w:rPr>
      </w:pPr>
      <w:r w:rsidRPr="00DD72C3">
        <w:rPr>
          <w:rFonts w:cstheme="minorHAnsi"/>
        </w:rPr>
        <w:t>The WATCH study uses the NIHR BRC and Clinical Research Facility at UHSFT that is funded by the NIHR Southampton. The WATCH study itself is not externally funded. Funding assistance for database support for the WATCH study was initially obtained from a non-promotional grant from Novartis (£35,000). Funding assistance for patient costs (e.g. parking) were initially provided by a charitable grant (£3,500) from the Asthma, Allergy &amp; Inflammation Research (AAIR) Charity.</w:t>
      </w:r>
    </w:p>
    <w:p w14:paraId="5F03CF1C" w14:textId="436AA726" w:rsidR="00166EBC" w:rsidRPr="00DD72C3" w:rsidRDefault="00166EBC" w:rsidP="00166EBC">
      <w:pPr>
        <w:pStyle w:val="Heading2"/>
      </w:pPr>
      <w:r>
        <w:t>Data Availability Statement</w:t>
      </w:r>
      <w:r w:rsidRPr="00DD72C3">
        <w:t xml:space="preserve">: </w:t>
      </w:r>
    </w:p>
    <w:p w14:paraId="648C9BE4" w14:textId="7326CC3C" w:rsidR="00FC2D09" w:rsidRPr="002A579F" w:rsidRDefault="00166EBC" w:rsidP="002A579F">
      <w:pPr>
        <w:spacing w:line="480" w:lineRule="auto"/>
        <w:rPr>
          <w:rFonts w:cstheme="minorHAnsi"/>
          <w:b/>
          <w:bCs/>
        </w:rPr>
      </w:pPr>
      <w:r w:rsidRPr="00166EBC">
        <w:t>The data that support the findings of this study are available from the corresponding author upon reasonable request</w:t>
      </w:r>
      <w:r w:rsidR="00FC2D09">
        <w:br w:type="page"/>
      </w:r>
    </w:p>
    <w:p w14:paraId="7D3CC9E3" w14:textId="49EB579A" w:rsidR="00EE5DD3" w:rsidRPr="00EE5DD3" w:rsidRDefault="00EE5DD3" w:rsidP="00EE5DD3">
      <w:pPr>
        <w:pStyle w:val="Heading2"/>
      </w:pPr>
      <w:r>
        <w:lastRenderedPageBreak/>
        <w:t>Abbreviations</w:t>
      </w:r>
    </w:p>
    <w:p w14:paraId="26607C33" w14:textId="77777777" w:rsidR="003933D7" w:rsidRDefault="003933D7" w:rsidP="003933D7">
      <w:r>
        <w:t>ABPA Allergic Bronchopulmonary Aspergillosis</w:t>
      </w:r>
    </w:p>
    <w:p w14:paraId="5E896C3E" w14:textId="77777777" w:rsidR="003933D7" w:rsidRDefault="003933D7" w:rsidP="003933D7">
      <w:r>
        <w:t>ACQ Asthma Control Questionnaire</w:t>
      </w:r>
    </w:p>
    <w:p w14:paraId="0777E51C" w14:textId="77777777" w:rsidR="003933D7" w:rsidRDefault="003933D7" w:rsidP="003933D7">
      <w:r>
        <w:t>BD Bronchodilator</w:t>
      </w:r>
    </w:p>
    <w:p w14:paraId="1D9D1CA5" w14:textId="77777777" w:rsidR="003933D7" w:rsidRDefault="003933D7" w:rsidP="003933D7">
      <w:r>
        <w:t xml:space="preserve">BDP Beclomethasone </w:t>
      </w:r>
    </w:p>
    <w:p w14:paraId="29BEFA77" w14:textId="77777777" w:rsidR="003933D7" w:rsidRDefault="003933D7" w:rsidP="003933D7">
      <w:r>
        <w:t>BMI Body Mass Index</w:t>
      </w:r>
    </w:p>
    <w:p w14:paraId="1E9B6D11" w14:textId="0C47D039" w:rsidR="003933D7" w:rsidRDefault="003933D7" w:rsidP="003933D7">
      <w:r>
        <w:t>BTS British Thoracic Society</w:t>
      </w:r>
    </w:p>
    <w:p w14:paraId="3A0BDA2C" w14:textId="50D5B020" w:rsidR="00CF32D2" w:rsidRDefault="00CF32D2" w:rsidP="003933D7">
      <w:r>
        <w:t>CI Confidence Interval</w:t>
      </w:r>
    </w:p>
    <w:p w14:paraId="36FA147B" w14:textId="660F157A" w:rsidR="00571065" w:rsidRDefault="00571065" w:rsidP="003933D7">
      <w:r>
        <w:t xml:space="preserve">CT Computed Tomography </w:t>
      </w:r>
    </w:p>
    <w:p w14:paraId="6BB7E865" w14:textId="53BA28ED" w:rsidR="001815B0" w:rsidRDefault="001815B0" w:rsidP="003933D7">
      <w:r>
        <w:t xml:space="preserve">EGPA </w:t>
      </w:r>
      <w:r w:rsidRPr="001815B0">
        <w:t>Eosinophilic Granulomatosis with Polyangiitis</w:t>
      </w:r>
    </w:p>
    <w:p w14:paraId="30751129" w14:textId="5B139DCE" w:rsidR="001815B0" w:rsidRDefault="003933D7" w:rsidP="003933D7">
      <w:r>
        <w:t>EHR Electronic health record</w:t>
      </w:r>
    </w:p>
    <w:p w14:paraId="2FAFE2A6" w14:textId="77777777" w:rsidR="003933D7" w:rsidRDefault="003933D7" w:rsidP="003933D7">
      <w:r>
        <w:t>FEF 25-75% Forced expiratory flow between 25-75% exhalation</w:t>
      </w:r>
    </w:p>
    <w:p w14:paraId="0996D9C4" w14:textId="2F0AC4BD" w:rsidR="003933D7" w:rsidRDefault="003933D7" w:rsidP="003933D7">
      <w:r>
        <w:t xml:space="preserve">FeNO Fractional Exhaled </w:t>
      </w:r>
      <w:r w:rsidR="007F3CDA">
        <w:t>Nitric</w:t>
      </w:r>
      <w:r>
        <w:t xml:space="preserve"> Oxide</w:t>
      </w:r>
    </w:p>
    <w:p w14:paraId="7B2CF769" w14:textId="77777777" w:rsidR="003933D7" w:rsidRDefault="003933D7" w:rsidP="003933D7">
      <w:r>
        <w:t>FEV1 Forced Expiratory Volume in 1 second</w:t>
      </w:r>
    </w:p>
    <w:p w14:paraId="071C74BA" w14:textId="77777777" w:rsidR="003933D7" w:rsidRDefault="003933D7" w:rsidP="003933D7">
      <w:r>
        <w:t>FVC Forced Vital Capacity</w:t>
      </w:r>
    </w:p>
    <w:p w14:paraId="69B6C787" w14:textId="4666FB74" w:rsidR="003933D7" w:rsidRDefault="003933D7" w:rsidP="003933D7">
      <w:r>
        <w:t xml:space="preserve">GORD Gastroesophageal </w:t>
      </w:r>
      <w:r w:rsidR="007F3CDA">
        <w:t>R</w:t>
      </w:r>
      <w:r>
        <w:t>eflux</w:t>
      </w:r>
      <w:r w:rsidR="007F3CDA">
        <w:t xml:space="preserve"> Disorder</w:t>
      </w:r>
    </w:p>
    <w:p w14:paraId="2BDEA8AD" w14:textId="77777777" w:rsidR="003933D7" w:rsidRDefault="003933D7" w:rsidP="003933D7">
      <w:r>
        <w:t>IgE Immunoglobulin E</w:t>
      </w:r>
    </w:p>
    <w:p w14:paraId="17F9BA89" w14:textId="77777777" w:rsidR="003933D7" w:rsidRDefault="003933D7" w:rsidP="003933D7">
      <w:r>
        <w:t>IL Interleukin</w:t>
      </w:r>
    </w:p>
    <w:p w14:paraId="6275CA65" w14:textId="4C43A40E" w:rsidR="003933D7" w:rsidRDefault="003933D7" w:rsidP="003933D7">
      <w:r>
        <w:t>IQR Interquartile Range</w:t>
      </w:r>
    </w:p>
    <w:p w14:paraId="59F97A7C" w14:textId="2E34CC7D" w:rsidR="009505EC" w:rsidRDefault="009505EC" w:rsidP="003933D7">
      <w:r>
        <w:t>MAPK M</w:t>
      </w:r>
      <w:r>
        <w:rPr>
          <w:color w:val="000000"/>
          <w:shd w:val="clear" w:color="auto" w:fill="FFFFFF"/>
        </w:rPr>
        <w:t>itogen-Activated Protein Kinase</w:t>
      </w:r>
    </w:p>
    <w:p w14:paraId="2F6B165B" w14:textId="5075AAA2" w:rsidR="00CF32D2" w:rsidRDefault="00CF32D2" w:rsidP="003933D7">
      <w:r>
        <w:t xml:space="preserve">NICE </w:t>
      </w:r>
      <w:r w:rsidRPr="00CF32D2">
        <w:t>National Institute for Health and Clinical Excellence</w:t>
      </w:r>
    </w:p>
    <w:p w14:paraId="23E29066" w14:textId="1F53985A" w:rsidR="00CF32D2" w:rsidRDefault="00CF32D2" w:rsidP="003933D7">
      <w:r>
        <w:t>NPV Negative Predictive Value</w:t>
      </w:r>
    </w:p>
    <w:p w14:paraId="1B677E7F" w14:textId="36D6C42F" w:rsidR="003933D7" w:rsidRDefault="003933D7" w:rsidP="003933D7">
      <w:r>
        <w:t>OCS Oral corticosteroids</w:t>
      </w:r>
    </w:p>
    <w:p w14:paraId="6831085A" w14:textId="0F9B479B" w:rsidR="00CF32D2" w:rsidRDefault="00CF32D2" w:rsidP="003933D7">
      <w:r>
        <w:t>PPV Positive Predictive Value</w:t>
      </w:r>
    </w:p>
    <w:p w14:paraId="6C6C8E20" w14:textId="77777777" w:rsidR="003933D7" w:rsidRDefault="003933D7" w:rsidP="003933D7">
      <w:r>
        <w:t xml:space="preserve">REC Research Ethics Committee </w:t>
      </w:r>
    </w:p>
    <w:p w14:paraId="1B95401D" w14:textId="77777777" w:rsidR="003933D7" w:rsidRDefault="003933D7" w:rsidP="003933D7">
      <w:r>
        <w:t>SAFS Severe Asthma with Fungal Sensitisation</w:t>
      </w:r>
    </w:p>
    <w:p w14:paraId="47C94DF5" w14:textId="77777777" w:rsidR="003933D7" w:rsidRDefault="003933D7" w:rsidP="003933D7">
      <w:r>
        <w:t>SD Standard Deviation</w:t>
      </w:r>
    </w:p>
    <w:p w14:paraId="10C09D67" w14:textId="77777777" w:rsidR="003933D7" w:rsidRDefault="003933D7" w:rsidP="003933D7">
      <w:r>
        <w:t>SNOT 22 Sinonasal Outcome Test</w:t>
      </w:r>
    </w:p>
    <w:p w14:paraId="48633363" w14:textId="34EB7859" w:rsidR="003933D7" w:rsidRDefault="003933D7" w:rsidP="003933D7">
      <w:r>
        <w:t>SPT Skin prick test</w:t>
      </w:r>
    </w:p>
    <w:p w14:paraId="4874C1BA" w14:textId="7BC14E56" w:rsidR="009505EC" w:rsidRDefault="009505EC" w:rsidP="003933D7">
      <w:r>
        <w:rPr>
          <w:color w:val="000000"/>
          <w:shd w:val="clear" w:color="auto" w:fill="FFFFFF"/>
        </w:rPr>
        <w:t>TAK1 Transforming growth factor-β–associated kinase-1</w:t>
      </w:r>
    </w:p>
    <w:p w14:paraId="20B734EF" w14:textId="77777777" w:rsidR="003933D7" w:rsidRDefault="003933D7" w:rsidP="003933D7">
      <w:r>
        <w:t>UHSFT University Hospital Southampton Foundation Trust</w:t>
      </w:r>
    </w:p>
    <w:p w14:paraId="2F7671BE" w14:textId="77777777" w:rsidR="003933D7" w:rsidRDefault="003933D7" w:rsidP="003933D7">
      <w:r>
        <w:lastRenderedPageBreak/>
        <w:t>UKAS United Kingdom Accreditation Service</w:t>
      </w:r>
    </w:p>
    <w:p w14:paraId="19F6BEE0" w14:textId="0B905F16" w:rsidR="00EE5DD3" w:rsidRDefault="003933D7">
      <w:pPr>
        <w:rPr>
          <w:rFonts w:asciiTheme="majorHAnsi" w:eastAsiaTheme="majorEastAsia" w:hAnsiTheme="majorHAnsi" w:cstheme="majorBidi"/>
          <w:color w:val="2E74B5" w:themeColor="accent1" w:themeShade="BF"/>
          <w:sz w:val="32"/>
          <w:szCs w:val="32"/>
        </w:rPr>
      </w:pPr>
      <w:r>
        <w:t>WATCH Wessex AsThma CoHort</w:t>
      </w:r>
      <w:r w:rsidR="00593711">
        <w:t xml:space="preserve"> of Difficult Asthma</w:t>
      </w:r>
      <w:r w:rsidR="00EE5DD3">
        <w:br w:type="page"/>
      </w:r>
    </w:p>
    <w:p w14:paraId="0E4F030B" w14:textId="64C5F938" w:rsidR="00666D18" w:rsidRDefault="00666D18" w:rsidP="00033ED5">
      <w:pPr>
        <w:pStyle w:val="Heading1"/>
      </w:pPr>
      <w:r>
        <w:lastRenderedPageBreak/>
        <w:t>ABSTRACT</w:t>
      </w:r>
    </w:p>
    <w:p w14:paraId="6066A12C" w14:textId="4EABF5C4" w:rsidR="00AA2D1F" w:rsidRDefault="00AA2D1F" w:rsidP="00F153C0">
      <w:pPr>
        <w:spacing w:line="360" w:lineRule="auto"/>
      </w:pPr>
      <w:r w:rsidRPr="00AA2D1F">
        <w:rPr>
          <w:b/>
        </w:rPr>
        <w:t>Background:</w:t>
      </w:r>
      <w:r>
        <w:t xml:space="preserve"> </w:t>
      </w:r>
      <w:r w:rsidR="00237FC4">
        <w:t>B</w:t>
      </w:r>
      <w:r w:rsidR="00F153C0">
        <w:t xml:space="preserve">lood eosinophil </w:t>
      </w:r>
      <w:r w:rsidR="00237FC4">
        <w:t xml:space="preserve">measurement </w:t>
      </w:r>
      <w:r w:rsidR="00F153C0">
        <w:t xml:space="preserve">is essential for the phenotypic characterisation of patients with </w:t>
      </w:r>
      <w:r w:rsidR="007B2816">
        <w:t xml:space="preserve">difficult </w:t>
      </w:r>
      <w:r w:rsidR="00F153C0">
        <w:t>asthma and in determining eligibility for anti-IL-5</w:t>
      </w:r>
      <w:r w:rsidR="00857416">
        <w:t>/IL-5R</w:t>
      </w:r>
      <w:r w:rsidR="009D6BC4">
        <w:sym w:font="Symbol" w:char="F061"/>
      </w:r>
      <w:r w:rsidR="00F153C0">
        <w:t xml:space="preserve"> biological therapies. However, </w:t>
      </w:r>
      <w:r w:rsidR="0085185B">
        <w:t xml:space="preserve">assessing </w:t>
      </w:r>
      <w:r w:rsidR="004A2516">
        <w:t>such measures over limited timespans</w:t>
      </w:r>
      <w:r w:rsidR="00F153C0">
        <w:t xml:space="preserve"> may not reveal the true underlying eosinophilic phenotype, as treatment, including daily oral corticosteroid therapy, sup</w:t>
      </w:r>
      <w:r w:rsidR="00CE7BFE">
        <w:t>p</w:t>
      </w:r>
      <w:r w:rsidR="00F153C0">
        <w:t xml:space="preserve">resses eosinophilic inflammation and asthma is intrinsically variable. </w:t>
      </w:r>
    </w:p>
    <w:p w14:paraId="0EF412D5" w14:textId="1BF46A59" w:rsidR="00AA2D1F" w:rsidRDefault="00AA2D1F" w:rsidP="00F153C0">
      <w:pPr>
        <w:spacing w:line="360" w:lineRule="auto"/>
      </w:pPr>
      <w:r w:rsidRPr="00AA2D1F">
        <w:rPr>
          <w:b/>
        </w:rPr>
        <w:t>Methods:</w:t>
      </w:r>
      <w:r>
        <w:t xml:space="preserve"> W</w:t>
      </w:r>
      <w:r w:rsidR="00F153C0">
        <w:t>e interrogated the electronic health care records of patients in the Wessex AsThma CoHort of difficult asthma (WATCH)study</w:t>
      </w:r>
      <w:r w:rsidR="00593711">
        <w:t xml:space="preserve"> (UK)</w:t>
      </w:r>
      <w:r w:rsidR="00F153C0">
        <w:t xml:space="preserve">. In </w:t>
      </w:r>
      <w:r w:rsidR="00857416">
        <w:t>501</w:t>
      </w:r>
      <w:r w:rsidR="00F153C0">
        <w:t xml:space="preserve"> patients being evaluated in this tertiary care centre for difficult to control asthma, all requested</w:t>
      </w:r>
      <w:r w:rsidR="00F153C0" w:rsidRPr="00A0422E">
        <w:t xml:space="preserve"> </w:t>
      </w:r>
      <w:r w:rsidR="00F153C0">
        <w:t xml:space="preserve">full </w:t>
      </w:r>
      <w:r w:rsidR="00F153C0" w:rsidRPr="00A0422E">
        <w:t xml:space="preserve">blood </w:t>
      </w:r>
      <w:r w:rsidR="00F153C0">
        <w:t xml:space="preserve">count </w:t>
      </w:r>
      <w:r w:rsidR="00F153C0" w:rsidRPr="00A0422E">
        <w:t xml:space="preserve">test results </w:t>
      </w:r>
      <w:r w:rsidR="00F153C0">
        <w:t>in a 10-year retrospective period from the index WATCH assessment were investigated (n=</w:t>
      </w:r>
      <w:r w:rsidR="00857416">
        <w:t>11,176</w:t>
      </w:r>
      <w:r w:rsidR="00F153C0">
        <w:t>).</w:t>
      </w:r>
    </w:p>
    <w:p w14:paraId="63D05A0E" w14:textId="3A1E2556" w:rsidR="00AA2D1F" w:rsidRDefault="00AA2D1F" w:rsidP="00F153C0">
      <w:pPr>
        <w:spacing w:line="360" w:lineRule="auto"/>
      </w:pPr>
      <w:r w:rsidRPr="00AA2D1F">
        <w:rPr>
          <w:b/>
        </w:rPr>
        <w:t>Results</w:t>
      </w:r>
      <w:r>
        <w:t>:</w:t>
      </w:r>
      <w:r w:rsidR="00F153C0">
        <w:t xml:space="preserve"> In </w:t>
      </w:r>
      <w:r w:rsidR="00857416">
        <w:t>235</w:t>
      </w:r>
      <w:r w:rsidR="00F153C0">
        <w:t xml:space="preserve"> </w:t>
      </w:r>
      <w:r w:rsidR="00911B53">
        <w:t>biological therapy-</w:t>
      </w:r>
      <w:r w:rsidR="00857416">
        <w:t xml:space="preserve">naïve </w:t>
      </w:r>
      <w:r w:rsidR="00F153C0">
        <w:t xml:space="preserve">participants who had 10 or more measures in this time period, </w:t>
      </w:r>
      <w:r w:rsidR="00857416">
        <w:t>40.3%</w:t>
      </w:r>
      <w:r w:rsidR="000173B8">
        <w:t xml:space="preserve"> </w:t>
      </w:r>
      <w:r w:rsidR="00F153C0">
        <w:t xml:space="preserve">were eosinophilic (blood eosinophils </w:t>
      </w:r>
      <w:r w:rsidR="00F153C0" w:rsidRPr="00FB402B">
        <w:rPr>
          <w:u w:val="single"/>
        </w:rPr>
        <w:t>&gt;</w:t>
      </w:r>
      <w:r w:rsidR="00F153C0" w:rsidRPr="00442B3D">
        <w:rPr>
          <w:rFonts w:cstheme="minorHAnsi"/>
        </w:rPr>
        <w:t>300 cell</w:t>
      </w:r>
      <w:r w:rsidR="00F153C0">
        <w:rPr>
          <w:rFonts w:cstheme="minorHAnsi"/>
        </w:rPr>
        <w:t>s</w:t>
      </w:r>
      <w:r w:rsidR="00F153C0" w:rsidRPr="00442B3D">
        <w:rPr>
          <w:rFonts w:cstheme="minorHAnsi"/>
        </w:rPr>
        <w:t>/µL</w:t>
      </w:r>
      <w:r w:rsidR="00F153C0">
        <w:t xml:space="preserve">) at WATCH enrolment while an additional </w:t>
      </w:r>
      <w:r w:rsidR="00857416">
        <w:t>43.1%</w:t>
      </w:r>
      <w:r w:rsidR="00F153C0">
        <w:t xml:space="preserve">, though not eosinophilic at enrolment, demonstrated eosinophilia at least once in the preceding decade. Persistent eosinophilia was associated with worse </w:t>
      </w:r>
      <w:r w:rsidR="00242A2C">
        <w:t>post bronchodilator airway obstruction</w:t>
      </w:r>
      <w:r w:rsidR="00F153C0">
        <w:t xml:space="preserve"> and higher Fractional </w:t>
      </w:r>
      <w:r w:rsidR="00857416">
        <w:t xml:space="preserve">exhaled </w:t>
      </w:r>
      <w:r w:rsidR="00F153C0">
        <w:t xml:space="preserve">Nitric Oxide (FeNO). In contrast, </w:t>
      </w:r>
      <w:r w:rsidR="00830B29">
        <w:t xml:space="preserve">the </w:t>
      </w:r>
      <w:r w:rsidR="00F153C0">
        <w:t>16</w:t>
      </w:r>
      <w:r w:rsidR="00857416">
        <w:t>.6</w:t>
      </w:r>
      <w:r w:rsidR="00F153C0">
        <w:t xml:space="preserve">% of patients who never demonstrated eosinophilia at this blood eosinophil threshold, showed preserved lung function and lower markers of Type 2 inflammation. </w:t>
      </w:r>
    </w:p>
    <w:p w14:paraId="18AE08B6" w14:textId="4FCC1E80" w:rsidR="00F153C0" w:rsidRDefault="00AA2D1F" w:rsidP="00F153C0">
      <w:pPr>
        <w:spacing w:line="360" w:lineRule="auto"/>
      </w:pPr>
      <w:r w:rsidRPr="00AA2D1F">
        <w:rPr>
          <w:b/>
        </w:rPr>
        <w:t>Conclusions:</w:t>
      </w:r>
      <w:r>
        <w:t xml:space="preserve"> </w:t>
      </w:r>
      <w:r w:rsidR="00F153C0">
        <w:t xml:space="preserve">This highlights the central role that Type 2 inflammation, as indicated by blood eosinophilia, has in difficult asthma and suggests that longitudinal electronic health care record analysis can be an important tool in clinical asthma phenotyping, providing insight that may </w:t>
      </w:r>
      <w:r w:rsidR="006F67D5" w:rsidRPr="006F67D5">
        <w:t xml:space="preserve">help understand disease progression </w:t>
      </w:r>
      <w:r w:rsidR="00090722">
        <w:t xml:space="preserve">and </w:t>
      </w:r>
      <w:r w:rsidR="00F153C0">
        <w:t>better guide more specific treatment approaches.</w:t>
      </w:r>
    </w:p>
    <w:p w14:paraId="2CBD9750" w14:textId="77777777" w:rsidR="00033ED5" w:rsidRDefault="00033ED5">
      <w:pPr>
        <w:rPr>
          <w:rFonts w:asciiTheme="majorHAnsi" w:eastAsiaTheme="majorEastAsia" w:hAnsiTheme="majorHAnsi" w:cstheme="majorBidi"/>
          <w:color w:val="2E74B5" w:themeColor="accent1" w:themeShade="BF"/>
          <w:sz w:val="32"/>
          <w:szCs w:val="32"/>
        </w:rPr>
      </w:pPr>
      <w:r>
        <w:br w:type="page"/>
      </w:r>
    </w:p>
    <w:p w14:paraId="4547CDD2" w14:textId="38170E5E" w:rsidR="00275EA1" w:rsidRPr="00033ED5" w:rsidRDefault="00033ED5" w:rsidP="00033ED5">
      <w:pPr>
        <w:pStyle w:val="Heading1"/>
      </w:pPr>
      <w:bookmarkStart w:id="1" w:name="_Hlk54344744"/>
      <w:r>
        <w:lastRenderedPageBreak/>
        <w:t>INTRODUCTION</w:t>
      </w:r>
    </w:p>
    <w:p w14:paraId="7AFD2516" w14:textId="508EFB9E" w:rsidR="0052736B" w:rsidRDefault="00275EA1" w:rsidP="000D0CAA">
      <w:pPr>
        <w:spacing w:line="360" w:lineRule="auto"/>
      </w:pPr>
      <w:r>
        <w:t>Asthma</w:t>
      </w:r>
      <w:r w:rsidR="00785D4F">
        <w:t xml:space="preserve"> is classically recognised </w:t>
      </w:r>
      <w:r w:rsidR="006F3B36">
        <w:t>to be</w:t>
      </w:r>
      <w:r w:rsidR="00785D4F">
        <w:t xml:space="preserve"> a </w:t>
      </w:r>
      <w:r w:rsidR="00FF42C6">
        <w:t>T</w:t>
      </w:r>
      <w:r w:rsidR="00785D4F">
        <w:t xml:space="preserve">ype 2 </w:t>
      </w:r>
      <w:r w:rsidR="00186E1A">
        <w:t xml:space="preserve">(T2) </w:t>
      </w:r>
      <w:r w:rsidR="00785D4F">
        <w:t xml:space="preserve">inflammatory airway disorder, </w:t>
      </w:r>
      <w:r w:rsidR="006F3B36">
        <w:t>in which</w:t>
      </w:r>
      <w:r w:rsidR="00785D4F">
        <w:t xml:space="preserve"> </w:t>
      </w:r>
      <w:r w:rsidR="00D17CA9">
        <w:t>systemic</w:t>
      </w:r>
      <w:r w:rsidR="00785D4F">
        <w:t xml:space="preserve"> </w:t>
      </w:r>
      <w:r w:rsidR="00C2451F">
        <w:t>interle</w:t>
      </w:r>
      <w:r w:rsidR="00F26CA7">
        <w:t>u</w:t>
      </w:r>
      <w:r w:rsidR="00C2451F">
        <w:t>kin</w:t>
      </w:r>
      <w:r w:rsidR="00F26CA7">
        <w:t xml:space="preserve">-5 </w:t>
      </w:r>
      <w:r w:rsidR="00C2451F">
        <w:t>(</w:t>
      </w:r>
      <w:r w:rsidR="00785D4F">
        <w:t>IL-5</w:t>
      </w:r>
      <w:r w:rsidR="00C2451F">
        <w:t>)</w:t>
      </w:r>
      <w:r w:rsidR="00785D4F">
        <w:t xml:space="preserve"> signalling to the bone marrow </w:t>
      </w:r>
      <w:r w:rsidR="006F3B36">
        <w:t>increases circulating</w:t>
      </w:r>
      <w:r w:rsidR="00785D4F">
        <w:t xml:space="preserve"> eosinophils </w:t>
      </w:r>
      <w:r w:rsidR="006F3B36">
        <w:t xml:space="preserve">and </w:t>
      </w:r>
      <w:r w:rsidR="00785D4F">
        <w:t>recruitment</w:t>
      </w:r>
      <w:r w:rsidR="00F14422">
        <w:t xml:space="preserve"> </w:t>
      </w:r>
      <w:r w:rsidR="002A3221">
        <w:t xml:space="preserve">to airway tissue </w:t>
      </w:r>
      <w:r w:rsidR="001B12AB">
        <w:fldChar w:fldCharType="begin"/>
      </w:r>
      <w:r w:rsidR="002A579F">
        <w:instrText xml:space="preserve"> ADDIN EN.CITE &lt;EndNote&gt;&lt;Cite&gt;&lt;Author&gt;George&lt;/Author&gt;&lt;Year&gt;2016&lt;/Year&gt;&lt;RecNum&gt;5148&lt;/RecNum&gt;&lt;DisplayText&gt;&lt;style face="superscript"&gt;1&lt;/style&gt;&lt;/DisplayText&gt;&lt;record&gt;&lt;rec-number&gt;5148&lt;/rec-number&gt;&lt;foreign-keys&gt;&lt;key app="EN" db-id="rtv9v05ssr02rlexwd7vr05pars5zttxxfz2" timestamp="1569878506"&gt;5148&lt;/key&gt;&lt;/foreign-keys&gt;&lt;ref-type name="Journal Article"&gt;17&lt;/ref-type&gt;&lt;contributors&gt;&lt;authors&gt;&lt;author&gt;George, L.&lt;/author&gt;&lt;author&gt;Brightling, C. E.&lt;/author&gt;&lt;/authors&gt;&lt;/contributors&gt;&lt;auth-address&gt;Institute for Lung Health, NIHR Respiratory Biomedical Research Unit, Department of Infection, Immunity and Inflammation, University of Leicester and University Hospitals of Leicester NHS Trust, Leicester, UK.&amp;#xD;Institute for Lung Health, Clinical Science Wing, University Hospital of Leicester, Leicester LE3 9QP, UK.&lt;/auth-address&gt;&lt;titles&gt;&lt;title&gt;Eosinophilic airway inflammation: role in asthma and chronic obstructive pulmonary disease&lt;/title&gt;&lt;secondary-title&gt;Ther Adv Chronic Dis&lt;/secondary-title&gt;&lt;/titles&gt;&lt;periodical&gt;&lt;full-title&gt;Ther Adv Chronic Dis&lt;/full-title&gt;&lt;/periodical&gt;&lt;pages&gt;34-51&lt;/pages&gt;&lt;volume&gt;7&lt;/volume&gt;&lt;number&gt;1&lt;/number&gt;&lt;edition&gt;2016/01/16&lt;/edition&gt;&lt;keywords&gt;&lt;keyword&gt;Acos&lt;/keyword&gt;&lt;keyword&gt;Copd&lt;/keyword&gt;&lt;keyword&gt;anti-CRTh2&lt;/keyword&gt;&lt;keyword&gt;anti-IL-13&lt;/keyword&gt;&lt;keyword&gt;anti-IL4R&lt;/keyword&gt;&lt;keyword&gt;anti-IL5&lt;/keyword&gt;&lt;keyword&gt;asthma&lt;/keyword&gt;&lt;keyword&gt;biomarker&lt;/keyword&gt;&lt;keyword&gt;corticosteroid&lt;/keyword&gt;&lt;keyword&gt;eosinophil&lt;/keyword&gt;&lt;/keywords&gt;&lt;dates&gt;&lt;year&gt;2016&lt;/year&gt;&lt;pub-dates&gt;&lt;date&gt;Jan&lt;/date&gt;&lt;/pub-dates&gt;&lt;/dates&gt;&lt;isbn&gt;2040-6223 (Print)&amp;#xD;2040-6223 (Linking)&lt;/isbn&gt;&lt;accession-num&gt;26770668&lt;/accession-num&gt;&lt;urls&gt;&lt;related-urls&gt;&lt;url&gt;https://www.ncbi.nlm.nih.gov/pubmed/26770668&lt;/url&gt;&lt;/related-urls&gt;&lt;/urls&gt;&lt;custom2&gt;PMC4707428&lt;/custom2&gt;&lt;electronic-resource-num&gt;10.1177/2040622315609251&lt;/electronic-resource-num&gt;&lt;/record&gt;&lt;/Cite&gt;&lt;/EndNote&gt;</w:instrText>
      </w:r>
      <w:r w:rsidR="001B12AB">
        <w:fldChar w:fldCharType="separate"/>
      </w:r>
      <w:r w:rsidR="002A579F" w:rsidRPr="002A579F">
        <w:rPr>
          <w:noProof/>
          <w:vertAlign w:val="superscript"/>
        </w:rPr>
        <w:t>1</w:t>
      </w:r>
      <w:r w:rsidR="001B12AB">
        <w:fldChar w:fldCharType="end"/>
      </w:r>
      <w:r w:rsidR="00172FAF">
        <w:t>. However, i</w:t>
      </w:r>
      <w:r w:rsidR="00B9596B">
        <w:t xml:space="preserve">t is </w:t>
      </w:r>
      <w:r w:rsidR="00967042">
        <w:t xml:space="preserve">also </w:t>
      </w:r>
      <w:r w:rsidR="00B9596B">
        <w:t xml:space="preserve">recognised that non-eosinophilic forms of asthma </w:t>
      </w:r>
      <w:r w:rsidR="00F82F35">
        <w:t xml:space="preserve">constitute </w:t>
      </w:r>
      <w:r w:rsidR="00B9596B">
        <w:t>a proportion of the asthma population</w:t>
      </w:r>
      <w:r w:rsidR="00785D4F">
        <w:t>.</w:t>
      </w:r>
      <w:r>
        <w:t xml:space="preserve"> </w:t>
      </w:r>
      <w:r w:rsidR="00D57718">
        <w:t>The measurement of a</w:t>
      </w:r>
      <w:r w:rsidR="00ED52A6">
        <w:t xml:space="preserve">irway eosinophilia </w:t>
      </w:r>
      <w:r w:rsidR="00251D67">
        <w:t>in induced sputum</w:t>
      </w:r>
      <w:r w:rsidR="00ED52A6">
        <w:t xml:space="preserve"> is </w:t>
      </w:r>
      <w:r w:rsidR="00D57718">
        <w:t>well established</w:t>
      </w:r>
      <w:r w:rsidR="00033ED5">
        <w:t xml:space="preserve"> as a predictive marker </w:t>
      </w:r>
      <w:r w:rsidR="00ED52A6">
        <w:t>for asthma exacerbations and ster</w:t>
      </w:r>
      <w:r w:rsidR="00033ED5">
        <w:t xml:space="preserve">oid therapy response </w:t>
      </w:r>
      <w:r w:rsidR="001B12AB">
        <w:fldChar w:fldCharType="begin"/>
      </w:r>
      <w:r w:rsidR="002A579F">
        <w:instrText xml:space="preserve"> ADDIN EN.CITE &lt;EndNote&gt;&lt;Cite&gt;&lt;Author&gt;Green&lt;/Author&gt;&lt;Year&gt;2002&lt;/Year&gt;&lt;RecNum&gt;5179&lt;/RecNum&gt;&lt;DisplayText&gt;&lt;style face="superscript"&gt;2&lt;/style&gt;&lt;/DisplayText&gt;&lt;record&gt;&lt;rec-number&gt;5179&lt;/rec-number&gt;&lt;foreign-keys&gt;&lt;key app="EN" db-id="rtv9v05ssr02rlexwd7vr05pars5zttxxfz2" timestamp="1572562703"&gt;5179&lt;/key&gt;&lt;/foreign-keys&gt;&lt;ref-type name="Journal Article"&gt;17&lt;/ref-type&gt;&lt;contributors&gt;&lt;authors&gt;&lt;author&gt;Green, R. H.&lt;/author&gt;&lt;author&gt;Brightling, C. E.&lt;/author&gt;&lt;author&gt;McKenna, S.&lt;/author&gt;&lt;author&gt;Hargadon, B.&lt;/author&gt;&lt;author&gt;Parker, D.&lt;/author&gt;&lt;author&gt;Bradding, P.&lt;/author&gt;&lt;author&gt;Wardlaw, A. J.&lt;/author&gt;&lt;author&gt;Pavord, I. D.&lt;/author&gt;&lt;/authors&gt;&lt;/contributors&gt;&lt;auth-address&gt;Institute for Lung Health, Department of Respiratory Medicine and Thoracic Surgery, Glenfield Hospital, LE3 9PQ, Leicester, UK.&lt;/auth-address&gt;&lt;titles&gt;&lt;title&gt;Asthma exacerbations and sputum eosinophil counts: a randomised controlled trial&lt;/title&gt;&lt;secondary-title&gt;Lancet&lt;/secondary-title&gt;&lt;/titles&gt;&lt;periodical&gt;&lt;full-title&gt;Lancet&lt;/full-title&gt;&lt;/periodical&gt;&lt;pages&gt;1715-21&lt;/pages&gt;&lt;volume&gt;360&lt;/volume&gt;&lt;number&gt;9347&lt;/number&gt;&lt;edition&gt;2002/12/14&lt;/edition&gt;&lt;keywords&gt;&lt;keyword&gt;Adult&lt;/keyword&gt;&lt;keyword&gt;Aged&lt;/keyword&gt;&lt;keyword&gt;Anti-Asthmatic Agents/*therapeutic use&lt;/keyword&gt;&lt;keyword&gt;Asthma/*drug therapy/metabolism&lt;/keyword&gt;&lt;keyword&gt;Beclomethasone/*therapeutic use&lt;/keyword&gt;&lt;keyword&gt;Bronchodilator Agents/*therapeutic use&lt;/keyword&gt;&lt;keyword&gt;*Eosinophils&lt;/keyword&gt;&lt;keyword&gt;Female&lt;/keyword&gt;&lt;keyword&gt;Humans&lt;/keyword&gt;&lt;keyword&gt;*Leukocyte Count&lt;/keyword&gt;&lt;keyword&gt;Male&lt;/keyword&gt;&lt;keyword&gt;Middle Aged&lt;/keyword&gt;&lt;keyword&gt;Sputum/*metabolism&lt;/keyword&gt;&lt;keyword&gt;Treatment Outcome&lt;/keyword&gt;&lt;/keywords&gt;&lt;dates&gt;&lt;year&gt;2002&lt;/year&gt;&lt;pub-dates&gt;&lt;date&gt;Nov 30&lt;/date&gt;&lt;/pub-dates&gt;&lt;/dates&gt;&lt;isbn&gt;0140-6736 (Print)&amp;#xD;0140-6736 (Linking)&lt;/isbn&gt;&lt;accession-num&gt;12480423&lt;/accession-num&gt;&lt;urls&gt;&lt;related-urls&gt;&lt;url&gt;https://www.ncbi.nlm.nih.gov/pubmed/12480423&lt;/url&gt;&lt;/related-urls&gt;&lt;/urls&gt;&lt;electronic-resource-num&gt;10.1016/S0140-6736(02)11679-5&lt;/electronic-resource-num&gt;&lt;/record&gt;&lt;/Cite&gt;&lt;/EndNote&gt;</w:instrText>
      </w:r>
      <w:r w:rsidR="001B12AB">
        <w:fldChar w:fldCharType="separate"/>
      </w:r>
      <w:r w:rsidR="002A579F" w:rsidRPr="002A579F">
        <w:rPr>
          <w:noProof/>
          <w:vertAlign w:val="superscript"/>
        </w:rPr>
        <w:t>2</w:t>
      </w:r>
      <w:r w:rsidR="001B12AB">
        <w:fldChar w:fldCharType="end"/>
      </w:r>
      <w:r w:rsidR="00D57718">
        <w:t xml:space="preserve"> but is </w:t>
      </w:r>
      <w:r w:rsidR="00ED52A6">
        <w:t>unsuitable for routine clinical practice or large epidemiological studies</w:t>
      </w:r>
      <w:r w:rsidR="00D57718">
        <w:t xml:space="preserve"> due to the </w:t>
      </w:r>
      <w:r w:rsidR="00313738">
        <w:t xml:space="preserve">practical </w:t>
      </w:r>
      <w:r w:rsidR="00D57718">
        <w:t xml:space="preserve">limitations of </w:t>
      </w:r>
      <w:r w:rsidR="004E3609">
        <w:t xml:space="preserve">undertaking </w:t>
      </w:r>
      <w:r w:rsidR="00D57718">
        <w:t>sputum induction</w:t>
      </w:r>
      <w:r w:rsidR="00556FC3">
        <w:t xml:space="preserve"> in a clinical setting</w:t>
      </w:r>
      <w:r w:rsidR="00033ED5">
        <w:t xml:space="preserve"> </w:t>
      </w:r>
      <w:r w:rsidR="001B12AB">
        <w:fldChar w:fldCharType="begin"/>
      </w:r>
      <w:r w:rsidR="002A579F">
        <w:instrText xml:space="preserve"> ADDIN EN.CITE &lt;EndNote&gt;&lt;Cite&gt;&lt;Author&gt;Davies&lt;/Author&gt;&lt;Year&gt;2013&lt;/Year&gt;&lt;RecNum&gt;5182&lt;/RecNum&gt;&lt;DisplayText&gt;&lt;style face="superscript"&gt;3&lt;/style&gt;&lt;/DisplayText&gt;&lt;record&gt;&lt;rec-number&gt;5182&lt;/rec-number&gt;&lt;foreign-keys&gt;&lt;key app="EN" db-id="rtv9v05ssr02rlexwd7vr05pars5zttxxfz2" timestamp="1572562776"&gt;5182&lt;/key&gt;&lt;/foreign-keys&gt;&lt;ref-type name="Journal Article"&gt;17&lt;/ref-type&gt;&lt;contributors&gt;&lt;authors&gt;&lt;author&gt;Davies, A. R.&lt;/author&gt;&lt;author&gt;Hancox, R. J.&lt;/author&gt;&lt;/authors&gt;&lt;/contributors&gt;&lt;auth-address&gt;Department of Respiratory Medicine, Waikato Hospital, Hamilton, New Zealand.&lt;/auth-address&gt;&lt;titles&gt;&lt;title&gt;Induced sputum in asthma: diagnostic and therapeutic implications&lt;/title&gt;&lt;secondary-title&gt;Curr Opin Pulm Med&lt;/secondary-title&gt;&lt;/titles&gt;&lt;periodical&gt;&lt;full-title&gt;Curr Opin Pulm Med&lt;/full-title&gt;&lt;/periodical&gt;&lt;pages&gt;60-5&lt;/pages&gt;&lt;volume&gt;19&lt;/volume&gt;&lt;number&gt;1&lt;/number&gt;&lt;edition&gt;2012/11/13&lt;/edition&gt;&lt;keywords&gt;&lt;keyword&gt;Anti-Asthmatic Agents/therapeutic use&lt;/keyword&gt;&lt;keyword&gt;Asthma/*diagnosis/*drug therapy/metabolism&lt;/keyword&gt;&lt;keyword&gt;Biomarkers/metabolism&lt;/keyword&gt;&lt;keyword&gt;Disease Management&lt;/keyword&gt;&lt;keyword&gt;Humans&lt;/keyword&gt;&lt;keyword&gt;Phenotype&lt;/keyword&gt;&lt;keyword&gt;*Sputum/metabolism&lt;/keyword&gt;&lt;/keywords&gt;&lt;dates&gt;&lt;year&gt;2013&lt;/year&gt;&lt;pub-dates&gt;&lt;date&gt;Jan&lt;/date&gt;&lt;/pub-dates&gt;&lt;/dates&gt;&lt;isbn&gt;1531-6971 (Electronic)&amp;#xD;1070-5287 (Linking)&lt;/isbn&gt;&lt;accession-num&gt;23143199&lt;/accession-num&gt;&lt;urls&gt;&lt;related-urls&gt;&lt;url&gt;https://www.ncbi.nlm.nih.gov/pubmed/23143199&lt;/url&gt;&lt;/related-urls&gt;&lt;/urls&gt;&lt;electronic-resource-num&gt;10.1097/MCP.0b013e32835b118e&lt;/electronic-resource-num&gt;&lt;/record&gt;&lt;/Cite&gt;&lt;/EndNote&gt;</w:instrText>
      </w:r>
      <w:r w:rsidR="001B12AB">
        <w:fldChar w:fldCharType="separate"/>
      </w:r>
      <w:r w:rsidR="002A579F" w:rsidRPr="002A579F">
        <w:rPr>
          <w:noProof/>
          <w:vertAlign w:val="superscript"/>
        </w:rPr>
        <w:t>3</w:t>
      </w:r>
      <w:r w:rsidR="001B12AB">
        <w:fldChar w:fldCharType="end"/>
      </w:r>
      <w:r w:rsidR="00ED52A6">
        <w:t xml:space="preserve">. </w:t>
      </w:r>
    </w:p>
    <w:p w14:paraId="456A7431" w14:textId="7D2CBA4C" w:rsidR="0052736B" w:rsidRDefault="0052736B" w:rsidP="00CD5FB5">
      <w:pPr>
        <w:spacing w:line="360" w:lineRule="auto"/>
        <w:rPr>
          <w:rStyle w:val="CommentReference"/>
        </w:rPr>
      </w:pPr>
      <w:r>
        <w:t>Though not perfectly correlated, blood eosinophils are recognised to be a</w:t>
      </w:r>
      <w:r w:rsidR="00242A2C">
        <w:t xml:space="preserve"> good biomarker </w:t>
      </w:r>
      <w:r>
        <w:t>for airway eosinophils</w:t>
      </w:r>
      <w:r w:rsidR="000D0CAA">
        <w:t xml:space="preserve"> </w:t>
      </w:r>
      <w:r w:rsidR="001B12AB">
        <w:fldChar w:fldCharType="begin">
          <w:fldData xml:space="preserve">PEVuZE5vdGU+PENpdGU+PEF1dGhvcj5XYWdlbmVyPC9BdXRob3I+PFllYXI+MjAxNTwvWWVhcj48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</w:fldData>
        </w:fldChar>
      </w:r>
      <w:r w:rsidR="002A579F">
        <w:instrText xml:space="preserve"> ADDIN EN.CITE </w:instrText>
      </w:r>
      <w:r w:rsidR="002A579F">
        <w:fldChar w:fldCharType="begin">
          <w:fldData xml:space="preserve">PEVuZE5vdGU+PENpdGU+PEF1dGhvcj5XYWdlbmVyPC9BdXRob3I+PFllYXI+MjAxNTwvWWVhcj48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</w:fldData>
        </w:fldChar>
      </w:r>
      <w:r w:rsidR="002A579F">
        <w:instrText xml:space="preserve"> ADDIN EN.CITE.DATA </w:instrText>
      </w:r>
      <w:r w:rsidR="002A579F">
        <w:fldChar w:fldCharType="end"/>
      </w:r>
      <w:r w:rsidR="001B12AB">
        <w:fldChar w:fldCharType="separate"/>
      </w:r>
      <w:r w:rsidR="002A579F" w:rsidRPr="002A579F">
        <w:rPr>
          <w:noProof/>
          <w:vertAlign w:val="superscript"/>
        </w:rPr>
        <w:t>4,5</w:t>
      </w:r>
      <w:r w:rsidR="001B12AB">
        <w:fldChar w:fldCharType="end"/>
      </w:r>
      <w:r w:rsidR="000D0CAA">
        <w:t xml:space="preserve"> </w:t>
      </w:r>
      <w:r>
        <w:t xml:space="preserve">and, in view of their </w:t>
      </w:r>
      <w:r w:rsidR="00A00BF1">
        <w:t>ready</w:t>
      </w:r>
      <w:r>
        <w:t xml:space="preserve"> accessibility, have been widely adopted into the </w:t>
      </w:r>
      <w:r w:rsidR="00057CAF">
        <w:t xml:space="preserve">clinical </w:t>
      </w:r>
      <w:r>
        <w:t xml:space="preserve">characterisation of asthma patients. The utility of blood eosinophil counts has been demonstrated by </w:t>
      </w:r>
      <w:r w:rsidR="002233AE">
        <w:t>large population studies,</w:t>
      </w:r>
      <w:r>
        <w:t xml:space="preserve"> in which raised </w:t>
      </w:r>
      <w:r w:rsidR="002233AE">
        <w:t>baseline</w:t>
      </w:r>
      <w:r w:rsidR="00FF42C6">
        <w:t xml:space="preserve"> </w:t>
      </w:r>
      <w:r w:rsidR="002233AE">
        <w:t xml:space="preserve">blood eosinophil counts are </w:t>
      </w:r>
      <w:r w:rsidR="00665267">
        <w:t>assoc</w:t>
      </w:r>
      <w:r w:rsidR="00033ED5">
        <w:t xml:space="preserve">iated with poor asthma control </w:t>
      </w:r>
      <w:r w:rsidR="001B12AB">
        <w:fldChar w:fldCharType="begin">
          <w:fldData xml:space="preserve">PEVuZE5vdGU+PENpdGU+PEF1dGhvcj5QcmljZTwvQXV0aG9yPjxZZWFyPjIwMTU8L1llYXI+PFJl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</w:fldData>
        </w:fldChar>
      </w:r>
      <w:r w:rsidR="002A579F">
        <w:instrText xml:space="preserve"> ADDIN EN.CITE </w:instrText>
      </w:r>
      <w:r w:rsidR="002A579F">
        <w:fldChar w:fldCharType="begin">
          <w:fldData xml:space="preserve">PEVuZE5vdGU+PENpdGU+PEF1dGhvcj5QcmljZTwvQXV0aG9yPjxZZWFyPjIwMTU8L1llYXI+PFJl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</w:fldData>
        </w:fldChar>
      </w:r>
      <w:r w:rsidR="002A579F">
        <w:instrText xml:space="preserve"> ADDIN EN.CITE.DATA </w:instrText>
      </w:r>
      <w:r w:rsidR="002A579F">
        <w:fldChar w:fldCharType="end"/>
      </w:r>
      <w:r w:rsidR="001B12AB">
        <w:fldChar w:fldCharType="separate"/>
      </w:r>
      <w:r w:rsidR="002A579F" w:rsidRPr="002A579F">
        <w:rPr>
          <w:noProof/>
          <w:vertAlign w:val="superscript"/>
        </w:rPr>
        <w:t>6</w:t>
      </w:r>
      <w:r w:rsidR="001B12AB">
        <w:fldChar w:fldCharType="end"/>
      </w:r>
      <w:r w:rsidR="00665267">
        <w:t xml:space="preserve">, lung function decline </w:t>
      </w:r>
      <w:r w:rsidR="001B12AB">
        <w:fldChar w:fldCharType="begin">
          <w:fldData xml:space="preserve">PEVuZE5vdGU+PENpdGU+PEF1dGhvcj5IYW5jb3g8L0F1dGhvcj48WWVhcj4yMDE4PC9ZZWFyPjxS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=
</w:fldData>
        </w:fldChar>
      </w:r>
      <w:r w:rsidR="002A579F">
        <w:instrText xml:space="preserve"> ADDIN EN.CITE </w:instrText>
      </w:r>
      <w:r w:rsidR="002A579F">
        <w:fldChar w:fldCharType="begin">
          <w:fldData xml:space="preserve">PEVuZE5vdGU+PENpdGU+PEF1dGhvcj5IYW5jb3g8L0F1dGhvcj48WWVhcj4yMDE4PC9ZZWFyPjxS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=
</w:fldData>
        </w:fldChar>
      </w:r>
      <w:r w:rsidR="002A579F">
        <w:instrText xml:space="preserve"> ADDIN EN.CITE.DATA </w:instrText>
      </w:r>
      <w:r w:rsidR="002A579F">
        <w:fldChar w:fldCharType="end"/>
      </w:r>
      <w:r w:rsidR="001B12AB">
        <w:fldChar w:fldCharType="separate"/>
      </w:r>
      <w:r w:rsidR="002A579F" w:rsidRPr="002A579F">
        <w:rPr>
          <w:noProof/>
          <w:vertAlign w:val="superscript"/>
        </w:rPr>
        <w:t>7</w:t>
      </w:r>
      <w:r w:rsidR="001B12AB">
        <w:fldChar w:fldCharType="end"/>
      </w:r>
      <w:r w:rsidR="00665267">
        <w:t xml:space="preserve"> and exace</w:t>
      </w:r>
      <w:r w:rsidR="00033ED5">
        <w:t xml:space="preserve">rbations </w:t>
      </w:r>
      <w:r w:rsidR="001B12AB">
        <w:fldChar w:fldCharType="begin">
          <w:fldData xml:space="preserve">PEVuZE5vdGU+PENpdGU+PEF1dGhvcj5UcmFuPC9BdXRob3I+PFllYXI+MjAxNDwvWWVhcj48UmVj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</w:fldData>
        </w:fldChar>
      </w:r>
      <w:r w:rsidR="002A579F">
        <w:instrText xml:space="preserve"> ADDIN EN.CITE </w:instrText>
      </w:r>
      <w:r w:rsidR="002A579F">
        <w:fldChar w:fldCharType="begin">
          <w:fldData xml:space="preserve">PEVuZE5vdGU+PENpdGU+PEF1dGhvcj5UcmFuPC9BdXRob3I+PFllYXI+MjAxNDwvWWVhcj48UmVj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</w:fldData>
        </w:fldChar>
      </w:r>
      <w:r w:rsidR="002A579F">
        <w:instrText xml:space="preserve"> ADDIN EN.CITE.DATA </w:instrText>
      </w:r>
      <w:r w:rsidR="002A579F">
        <w:fldChar w:fldCharType="end"/>
      </w:r>
      <w:r w:rsidR="001B12AB">
        <w:fldChar w:fldCharType="separate"/>
      </w:r>
      <w:r w:rsidR="002A579F" w:rsidRPr="002A579F">
        <w:rPr>
          <w:noProof/>
          <w:vertAlign w:val="superscript"/>
        </w:rPr>
        <w:t>8,9</w:t>
      </w:r>
      <w:r w:rsidR="001B12AB">
        <w:fldChar w:fldCharType="end"/>
      </w:r>
      <w:r w:rsidR="00F074F7">
        <w:t xml:space="preserve">. </w:t>
      </w:r>
      <w:r>
        <w:t xml:space="preserve">Moreover, they offer theragnostic value by </w:t>
      </w:r>
      <w:r w:rsidR="00F074F7">
        <w:t>defin</w:t>
      </w:r>
      <w:r>
        <w:t>ing</w:t>
      </w:r>
      <w:r w:rsidR="00F074F7">
        <w:t xml:space="preserve"> a phenotype of severe asthma patients that can be stratified toward</w:t>
      </w:r>
      <w:r w:rsidR="00B422BD">
        <w:t xml:space="preserve"> newly emerged</w:t>
      </w:r>
      <w:r w:rsidR="00F074F7">
        <w:t xml:space="preserve"> anti-IL5</w:t>
      </w:r>
      <w:r w:rsidR="00F90BA0">
        <w:t xml:space="preserve">/ </w:t>
      </w:r>
      <w:r w:rsidR="002E5DF4">
        <w:t>IL-5 receptor alpha (</w:t>
      </w:r>
      <w:r w:rsidR="00F90BA0">
        <w:t>IL-5</w:t>
      </w:r>
      <w:r w:rsidR="00094C27">
        <w:t xml:space="preserve"> R</w:t>
      </w:r>
      <w:r w:rsidR="00094C27">
        <w:rPr>
          <w:rFonts w:cstheme="minorHAnsi"/>
        </w:rPr>
        <w:t>α</w:t>
      </w:r>
      <w:r w:rsidR="002E5DF4">
        <w:rPr>
          <w:rFonts w:cstheme="minorHAnsi"/>
        </w:rPr>
        <w:t>)</w:t>
      </w:r>
      <w:r w:rsidR="00F074F7">
        <w:t xml:space="preserve"> therap</w:t>
      </w:r>
      <w:r w:rsidR="00B422BD">
        <w:t>ies</w:t>
      </w:r>
      <w:r w:rsidR="00F074F7">
        <w:t xml:space="preserve"> </w:t>
      </w:r>
      <w:r w:rsidR="001B12AB">
        <w:fldChar w:fldCharType="begin">
          <w:fldData xml:space="preserve">PEVuZE5vdGU+PENpdGU+PEF1dGhvcj5PcnRlZ2E8L0F1dGhvcj48WWVhcj4yMDE0PC9ZZWFyPjxS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</w:fldData>
        </w:fldChar>
      </w:r>
      <w:r w:rsidR="002A579F">
        <w:instrText xml:space="preserve"> ADDIN EN.CITE </w:instrText>
      </w:r>
      <w:r w:rsidR="002A579F">
        <w:fldChar w:fldCharType="begin">
          <w:fldData xml:space="preserve">PEVuZE5vdGU+PENpdGU+PEF1dGhvcj5PcnRlZ2E8L0F1dGhvcj48WWVhcj4yMDE0PC9ZZWFyPjxS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</w:fldData>
        </w:fldChar>
      </w:r>
      <w:r w:rsidR="002A579F">
        <w:instrText xml:space="preserve"> ADDIN EN.CITE.DATA </w:instrText>
      </w:r>
      <w:r w:rsidR="002A579F">
        <w:fldChar w:fldCharType="end"/>
      </w:r>
      <w:r w:rsidR="001B12AB">
        <w:fldChar w:fldCharType="separate"/>
      </w:r>
      <w:r w:rsidR="002A579F" w:rsidRPr="002A579F">
        <w:rPr>
          <w:noProof/>
          <w:vertAlign w:val="superscript"/>
        </w:rPr>
        <w:t>10-13</w:t>
      </w:r>
      <w:r w:rsidR="001B12AB">
        <w:fldChar w:fldCharType="end"/>
      </w:r>
      <w:r w:rsidR="00033ED5">
        <w:rPr>
          <w:rStyle w:val="CommentReference"/>
        </w:rPr>
        <w:t>.</w:t>
      </w:r>
    </w:p>
    <w:p w14:paraId="714A3EB8" w14:textId="3A01E7A7" w:rsidR="0008161F" w:rsidRDefault="0049429B" w:rsidP="0008161F">
      <w:pPr>
        <w:spacing w:line="360" w:lineRule="auto"/>
        <w:rPr>
          <w:color w:val="000000"/>
          <w:shd w:val="clear" w:color="auto" w:fill="FFFFFF"/>
        </w:rPr>
      </w:pPr>
      <w:r>
        <w:t>E</w:t>
      </w:r>
      <w:r w:rsidR="0052736B">
        <w:t>osinophilic inflammation is recognised to fluctuate in both blood and sputum over time</w:t>
      </w:r>
      <w:r w:rsidR="0052736B">
        <w:rPr>
          <w:rFonts w:ascii="Calibri" w:eastAsia="Calibri" w:hAnsi="Calibri" w:cs="Calibri"/>
        </w:rPr>
        <w:t xml:space="preserve"> </w:t>
      </w:r>
      <w:r w:rsidR="0052736B">
        <w:rPr>
          <w:rFonts w:ascii="Calibri" w:eastAsia="Calibri" w:hAnsi="Calibri" w:cs="Calibri"/>
        </w:rPr>
        <w:fldChar w:fldCharType="begin">
          <w:fldData xml:space="preserve">PEVuZE5vdGU+PENpdGU+PEF1dGhvcj5HcmFmZjwvQXV0aG9yPjxZZWFyPjIwMTk8L1llYXI+PFJl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</w:fldData>
        </w:fldChar>
      </w:r>
      <w:r w:rsidR="002A579F">
        <w:rPr>
          <w:rFonts w:ascii="Calibri" w:eastAsia="Calibri" w:hAnsi="Calibri" w:cs="Calibri"/>
        </w:rPr>
        <w:instrText xml:space="preserve"> ADDIN EN.CITE </w:instrText>
      </w:r>
      <w:r w:rsidR="002A579F">
        <w:rPr>
          <w:rFonts w:ascii="Calibri" w:eastAsia="Calibri" w:hAnsi="Calibri" w:cs="Calibri"/>
        </w:rPr>
        <w:fldChar w:fldCharType="begin">
          <w:fldData xml:space="preserve">PEVuZE5vdGU+PENpdGU+PEF1dGhvcj5HcmFmZjwvQXV0aG9yPjxZZWFyPjIwMTk8L1llYXI+PFJl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</w:fldData>
        </w:fldChar>
      </w:r>
      <w:r w:rsidR="002A579F">
        <w:rPr>
          <w:rFonts w:ascii="Calibri" w:eastAsia="Calibri" w:hAnsi="Calibri" w:cs="Calibri"/>
        </w:rPr>
        <w:instrText xml:space="preserve"> ADDIN EN.CITE.DATA </w:instrText>
      </w:r>
      <w:r w:rsidR="002A579F">
        <w:rPr>
          <w:rFonts w:ascii="Calibri" w:eastAsia="Calibri" w:hAnsi="Calibri" w:cs="Calibri"/>
        </w:rPr>
      </w:r>
      <w:r w:rsidR="002A579F">
        <w:rPr>
          <w:rFonts w:ascii="Calibri" w:eastAsia="Calibri" w:hAnsi="Calibri" w:cs="Calibri"/>
        </w:rPr>
        <w:fldChar w:fldCharType="end"/>
      </w:r>
      <w:r w:rsidR="0052736B">
        <w:rPr>
          <w:rFonts w:ascii="Calibri" w:eastAsia="Calibri" w:hAnsi="Calibri" w:cs="Calibri"/>
        </w:rPr>
      </w:r>
      <w:r w:rsidR="0052736B">
        <w:rPr>
          <w:rFonts w:ascii="Calibri" w:eastAsia="Calibri" w:hAnsi="Calibri" w:cs="Calibri"/>
        </w:rPr>
        <w:fldChar w:fldCharType="separate"/>
      </w:r>
      <w:r w:rsidR="002A579F" w:rsidRPr="002A579F">
        <w:rPr>
          <w:rFonts w:ascii="Calibri" w:eastAsia="Calibri" w:hAnsi="Calibri" w:cs="Calibri"/>
          <w:noProof/>
          <w:vertAlign w:val="superscript"/>
        </w:rPr>
        <w:t>14-17</w:t>
      </w:r>
      <w:r w:rsidR="0052736B">
        <w:rPr>
          <w:rFonts w:ascii="Calibri" w:eastAsia="Calibri" w:hAnsi="Calibri" w:cs="Calibri"/>
        </w:rPr>
        <w:fldChar w:fldCharType="end"/>
      </w:r>
      <w:r w:rsidR="0008161F">
        <w:rPr>
          <w:rFonts w:ascii="Calibri" w:eastAsia="Calibri" w:hAnsi="Calibri" w:cs="Calibri"/>
        </w:rPr>
        <w:t xml:space="preserve">: few patients are “eosinophilic” at every measurement </w:t>
      </w:r>
      <w:r w:rsidR="0008161F">
        <w:rPr>
          <w:color w:val="000000"/>
          <w:shd w:val="clear" w:color="auto" w:fill="FFFFFF"/>
        </w:rPr>
        <w:fldChar w:fldCharType="begin">
          <w:fldData xml:space="preserve">PEVuZE5vdGU+PENpdGU+PEF1dGhvcj5Db3Vtb3U8L0F1dGhvcj48WWVhcj4yMDE4PC9ZZWFyPjxS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</w:fldData>
        </w:fldChar>
      </w:r>
      <w:r w:rsidR="002A579F">
        <w:rPr>
          <w:color w:val="000000"/>
          <w:shd w:val="clear" w:color="auto" w:fill="FFFFFF"/>
        </w:rPr>
        <w:instrText xml:space="preserve"> ADDIN EN.CITE </w:instrText>
      </w:r>
      <w:r w:rsidR="002A579F">
        <w:rPr>
          <w:color w:val="000000"/>
          <w:shd w:val="clear" w:color="auto" w:fill="FFFFFF"/>
        </w:rPr>
        <w:fldChar w:fldCharType="begin">
          <w:fldData xml:space="preserve">PEVuZE5vdGU+PENpdGU+PEF1dGhvcj5Db3Vtb3U8L0F1dGhvcj48WWVhcj4yMDE4PC9ZZWFyPjxS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</w:fldData>
        </w:fldChar>
      </w:r>
      <w:r w:rsidR="002A579F">
        <w:rPr>
          <w:color w:val="000000"/>
          <w:shd w:val="clear" w:color="auto" w:fill="FFFFFF"/>
        </w:rPr>
        <w:instrText xml:space="preserve"> ADDIN EN.CITE.DATA </w:instrText>
      </w:r>
      <w:r w:rsidR="002A579F">
        <w:rPr>
          <w:color w:val="000000"/>
          <w:shd w:val="clear" w:color="auto" w:fill="FFFFFF"/>
        </w:rPr>
      </w:r>
      <w:r w:rsidR="002A579F">
        <w:rPr>
          <w:color w:val="000000"/>
          <w:shd w:val="clear" w:color="auto" w:fill="FFFFFF"/>
        </w:rPr>
        <w:fldChar w:fldCharType="end"/>
      </w:r>
      <w:r w:rsidR="0008161F">
        <w:rPr>
          <w:color w:val="000000"/>
          <w:shd w:val="clear" w:color="auto" w:fill="FFFFFF"/>
        </w:rPr>
      </w:r>
      <w:r w:rsidR="0008161F">
        <w:rPr>
          <w:color w:val="000000"/>
          <w:shd w:val="clear" w:color="auto" w:fill="FFFFFF"/>
        </w:rPr>
        <w:fldChar w:fldCharType="separate"/>
      </w:r>
      <w:r w:rsidR="002A579F" w:rsidRPr="002A579F">
        <w:rPr>
          <w:noProof/>
          <w:color w:val="000000"/>
          <w:shd w:val="clear" w:color="auto" w:fill="FFFFFF"/>
          <w:vertAlign w:val="superscript"/>
        </w:rPr>
        <w:t>18,19</w:t>
      </w:r>
      <w:r w:rsidR="0008161F">
        <w:rPr>
          <w:color w:val="000000"/>
          <w:shd w:val="clear" w:color="auto" w:fill="FFFFFF"/>
        </w:rPr>
        <w:fldChar w:fldCharType="end"/>
      </w:r>
      <w:r w:rsidR="0008161F">
        <w:rPr>
          <w:color w:val="000000"/>
          <w:shd w:val="clear" w:color="auto" w:fill="FFFFFF"/>
        </w:rPr>
        <w:t xml:space="preserve">. This </w:t>
      </w:r>
      <w:r w:rsidR="00966A15">
        <w:rPr>
          <w:color w:val="000000"/>
          <w:shd w:val="clear" w:color="auto" w:fill="FFFFFF"/>
        </w:rPr>
        <w:t>there</w:t>
      </w:r>
      <w:r w:rsidR="00341296">
        <w:rPr>
          <w:color w:val="000000"/>
          <w:shd w:val="clear" w:color="auto" w:fill="FFFFFF"/>
        </w:rPr>
        <w:t xml:space="preserve">fore </w:t>
      </w:r>
      <w:r w:rsidR="0008161F">
        <w:rPr>
          <w:color w:val="000000"/>
          <w:shd w:val="clear" w:color="auto" w:fill="FFFFFF"/>
        </w:rPr>
        <w:t>challenges the robustness of translating a</w:t>
      </w:r>
      <w:r w:rsidR="0008161F">
        <w:rPr>
          <w:rFonts w:ascii="Calibri" w:eastAsia="Calibri" w:hAnsi="Calibri" w:cs="Calibri"/>
        </w:rPr>
        <w:t xml:space="preserve">ssociations determined by </w:t>
      </w:r>
      <w:r w:rsidR="0008161F">
        <w:t xml:space="preserve">single-measurement cross-sectional study designs </w:t>
      </w:r>
      <w:r w:rsidR="0008161F">
        <w:rPr>
          <w:color w:val="000000"/>
          <w:shd w:val="clear" w:color="auto" w:fill="FFFFFF"/>
        </w:rPr>
        <w:fldChar w:fldCharType="begin">
          <w:fldData xml:space="preserve">PEVuZE5vdGU+PENpdGU+PEF1dGhvcj5Lb3N0aWthczwvQXV0aG9yPjxZZWFyPjIwMTg8L1llYXI+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</w:fldData>
        </w:fldChar>
      </w:r>
      <w:r w:rsidR="002A579F">
        <w:rPr>
          <w:color w:val="000000"/>
          <w:shd w:val="clear" w:color="auto" w:fill="FFFFFF"/>
        </w:rPr>
        <w:instrText xml:space="preserve"> ADDIN EN.CITE </w:instrText>
      </w:r>
      <w:r w:rsidR="002A579F">
        <w:rPr>
          <w:color w:val="000000"/>
          <w:shd w:val="clear" w:color="auto" w:fill="FFFFFF"/>
        </w:rPr>
        <w:fldChar w:fldCharType="begin">
          <w:fldData xml:space="preserve">PEVuZE5vdGU+PENpdGU+PEF1dGhvcj5Lb3N0aWthczwvQXV0aG9yPjxZZWFyPjIwMTg8L1llYXI+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</w:fldData>
        </w:fldChar>
      </w:r>
      <w:r w:rsidR="002A579F">
        <w:rPr>
          <w:color w:val="000000"/>
          <w:shd w:val="clear" w:color="auto" w:fill="FFFFFF"/>
        </w:rPr>
        <w:instrText xml:space="preserve"> ADDIN EN.CITE.DATA </w:instrText>
      </w:r>
      <w:r w:rsidR="002A579F">
        <w:rPr>
          <w:color w:val="000000"/>
          <w:shd w:val="clear" w:color="auto" w:fill="FFFFFF"/>
        </w:rPr>
      </w:r>
      <w:r w:rsidR="002A579F">
        <w:rPr>
          <w:color w:val="000000"/>
          <w:shd w:val="clear" w:color="auto" w:fill="FFFFFF"/>
        </w:rPr>
        <w:fldChar w:fldCharType="end"/>
      </w:r>
      <w:r w:rsidR="0008161F">
        <w:rPr>
          <w:color w:val="000000"/>
          <w:shd w:val="clear" w:color="auto" w:fill="FFFFFF"/>
        </w:rPr>
      </w:r>
      <w:r w:rsidR="0008161F">
        <w:rPr>
          <w:color w:val="000000"/>
          <w:shd w:val="clear" w:color="auto" w:fill="FFFFFF"/>
        </w:rPr>
        <w:fldChar w:fldCharType="separate"/>
      </w:r>
      <w:r w:rsidR="002A579F" w:rsidRPr="002A579F">
        <w:rPr>
          <w:noProof/>
          <w:color w:val="000000"/>
          <w:shd w:val="clear" w:color="auto" w:fill="FFFFFF"/>
          <w:vertAlign w:val="superscript"/>
        </w:rPr>
        <w:t>20</w:t>
      </w:r>
      <w:r w:rsidR="0008161F">
        <w:rPr>
          <w:color w:val="000000"/>
          <w:shd w:val="clear" w:color="auto" w:fill="FFFFFF"/>
        </w:rPr>
        <w:fldChar w:fldCharType="end"/>
      </w:r>
      <w:r w:rsidR="00CD5FB5">
        <w:rPr>
          <w:color w:val="000000"/>
          <w:shd w:val="clear" w:color="auto" w:fill="FFFFFF"/>
        </w:rPr>
        <w:t>,</w:t>
      </w:r>
      <w:r w:rsidR="0008161F">
        <w:rPr>
          <w:color w:val="000000"/>
          <w:shd w:val="clear" w:color="auto" w:fill="FFFFFF"/>
        </w:rPr>
        <w:t xml:space="preserve"> into clinical practice, particularly </w:t>
      </w:r>
      <w:r w:rsidR="003C3497">
        <w:rPr>
          <w:color w:val="000000"/>
          <w:shd w:val="clear" w:color="auto" w:fill="FFFFFF"/>
        </w:rPr>
        <w:t>when full blood</w:t>
      </w:r>
      <w:r w:rsidR="0008161F">
        <w:rPr>
          <w:color w:val="000000"/>
          <w:shd w:val="clear" w:color="auto" w:fill="FFFFFF"/>
        </w:rPr>
        <w:t xml:space="preserve"> counts are among the most commonly requested blood test panels in clinical care</w:t>
      </w:r>
      <w:r w:rsidR="00CD5FB5">
        <w:rPr>
          <w:color w:val="000000"/>
          <w:shd w:val="clear" w:color="auto" w:fill="FFFFFF"/>
        </w:rPr>
        <w:t xml:space="preserve"> </w:t>
      </w:r>
      <w:r w:rsidR="006A0982">
        <w:rPr>
          <w:color w:val="000000"/>
          <w:shd w:val="clear" w:color="auto" w:fill="FFFFFF"/>
        </w:rPr>
        <w:fldChar w:fldCharType="begin">
          <w:fldData xml:space="preserve">PEVuZE5vdGU+PENpdGU+PEF1dGhvcj5NaXlha2lzPC9BdXRob3I+PFllYXI+MjAwNjwvWWVhcj48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</w:fldData>
        </w:fldChar>
      </w:r>
      <w:r w:rsidR="002A579F">
        <w:rPr>
          <w:color w:val="000000"/>
          <w:shd w:val="clear" w:color="auto" w:fill="FFFFFF"/>
        </w:rPr>
        <w:instrText xml:space="preserve"> ADDIN EN.CITE </w:instrText>
      </w:r>
      <w:r w:rsidR="002A579F">
        <w:rPr>
          <w:color w:val="000000"/>
          <w:shd w:val="clear" w:color="auto" w:fill="FFFFFF"/>
        </w:rPr>
        <w:fldChar w:fldCharType="begin">
          <w:fldData xml:space="preserve">PEVuZE5vdGU+PENpdGU+PEF1dGhvcj5NaXlha2lzPC9BdXRob3I+PFllYXI+MjAwNjwvWWVhcj48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</w:fldData>
        </w:fldChar>
      </w:r>
      <w:r w:rsidR="002A579F">
        <w:rPr>
          <w:color w:val="000000"/>
          <w:shd w:val="clear" w:color="auto" w:fill="FFFFFF"/>
        </w:rPr>
        <w:instrText xml:space="preserve"> ADDIN EN.CITE.DATA </w:instrText>
      </w:r>
      <w:r w:rsidR="002A579F">
        <w:rPr>
          <w:color w:val="000000"/>
          <w:shd w:val="clear" w:color="auto" w:fill="FFFFFF"/>
        </w:rPr>
      </w:r>
      <w:r w:rsidR="002A579F">
        <w:rPr>
          <w:color w:val="000000"/>
          <w:shd w:val="clear" w:color="auto" w:fill="FFFFFF"/>
        </w:rPr>
        <w:fldChar w:fldCharType="end"/>
      </w:r>
      <w:r w:rsidR="006A0982">
        <w:rPr>
          <w:color w:val="000000"/>
          <w:shd w:val="clear" w:color="auto" w:fill="FFFFFF"/>
        </w:rPr>
      </w:r>
      <w:r w:rsidR="006A0982">
        <w:rPr>
          <w:color w:val="000000"/>
          <w:shd w:val="clear" w:color="auto" w:fill="FFFFFF"/>
        </w:rPr>
        <w:fldChar w:fldCharType="separate"/>
      </w:r>
      <w:r w:rsidR="002A579F" w:rsidRPr="002A579F">
        <w:rPr>
          <w:noProof/>
          <w:color w:val="000000"/>
          <w:shd w:val="clear" w:color="auto" w:fill="FFFFFF"/>
          <w:vertAlign w:val="superscript"/>
        </w:rPr>
        <w:t>21,22</w:t>
      </w:r>
      <w:r w:rsidR="006A0982">
        <w:rPr>
          <w:color w:val="000000"/>
          <w:shd w:val="clear" w:color="auto" w:fill="FFFFFF"/>
        </w:rPr>
        <w:fldChar w:fldCharType="end"/>
      </w:r>
      <w:r w:rsidR="0008161F">
        <w:rPr>
          <w:color w:val="000000"/>
          <w:shd w:val="clear" w:color="auto" w:fill="FFFFFF"/>
        </w:rPr>
        <w:t xml:space="preserve">. </w:t>
      </w:r>
    </w:p>
    <w:p w14:paraId="3C5947BA" w14:textId="4036FC05" w:rsidR="00FC48B5" w:rsidRDefault="00CD5FB5">
      <w:pPr>
        <w:spacing w:line="360" w:lineRule="auto"/>
      </w:pPr>
      <w:r>
        <w:t xml:space="preserve">We sought to explore whether interrogation of repeat blood eosinophil count </w:t>
      </w:r>
      <w:r w:rsidR="001408D3">
        <w:t>measures</w:t>
      </w:r>
      <w:r>
        <w:t xml:space="preserve"> provided additional phenotypic information beyond </w:t>
      </w:r>
      <w:r w:rsidR="00E65C02">
        <w:t>that provided by binary categorisation of patients based on a</w:t>
      </w:r>
      <w:r>
        <w:t xml:space="preserve"> single time point. We have focussed our analysis to </w:t>
      </w:r>
      <w:r w:rsidR="00E65C02">
        <w:t xml:space="preserve">the routinely measured full blood count test results extracted by </w:t>
      </w:r>
      <w:r w:rsidR="00FC48B5">
        <w:t>electronic health-record</w:t>
      </w:r>
      <w:r w:rsidR="00E65C02">
        <w:t>s</w:t>
      </w:r>
      <w:r w:rsidR="00FC48B5">
        <w:t xml:space="preserve"> (EHR) </w:t>
      </w:r>
      <w:r w:rsidR="001B12AB">
        <w:fldChar w:fldCharType="begin"/>
      </w:r>
      <w:r w:rsidR="002A579F">
        <w:instrText xml:space="preserve"> ADDIN EN.CITE &lt;EndNote&gt;&lt;Cite&gt;&lt;Author&gt;Friedman&lt;/Author&gt;&lt;Year&gt;2010&lt;/Year&gt;&lt;RecNum&gt;5135&lt;/RecNum&gt;&lt;DisplayText&gt;&lt;style face="superscript"&gt;23&lt;/style&gt;&lt;/DisplayText&gt;&lt;record&gt;&lt;rec-number&gt;5135&lt;/rec-number&gt;&lt;foreign-keys&gt;&lt;key app="EN" db-id="rtv9v05ssr02rlexwd7vr05pars5zttxxfz2" timestamp="1567205819"&gt;5135&lt;/key&gt;&lt;/foreign-keys&gt;&lt;ref-type name="Journal Article"&gt;17&lt;/ref-type&gt;&lt;contributors&gt;&lt;authors&gt;&lt;author&gt;Friedman, C. P.&lt;/author&gt;&lt;author&gt;Wong, A. K.&lt;/author&gt;&lt;author&gt;Blumenthal, D.&lt;/author&gt;&lt;/authors&gt;&lt;/contributors&gt;&lt;auth-address&gt;Office of the National Coordinator for Health Information Technology, U.S. Department of Health and Human Services, Washington, DC 20201, USA. charles.friedman@hhs.gov&lt;/auth-address&gt;&lt;titles&gt;&lt;title&gt;Achieving a nationwide learning health system&lt;/title&gt;&lt;secondary-title&gt;Sci Transl Med&lt;/secondary-title&gt;&lt;/titles&gt;&lt;periodical&gt;&lt;full-title&gt;Sci Transl Med&lt;/full-title&gt;&lt;/periodical&gt;&lt;pages&gt;57cm29&lt;/pages&gt;&lt;volume&gt;2&lt;/volume&gt;&lt;number&gt;57&lt;/number&gt;&lt;edition&gt;2010/11/12&lt;/edition&gt;&lt;keywords&gt;&lt;keyword&gt;Delivery of Health Care/*organization &amp;amp; administration&lt;/keyword&gt;&lt;keyword&gt;Learning&lt;/keyword&gt;&lt;keyword&gt;*Medical Records Systems, Computerized&lt;/keyword&gt;&lt;keyword&gt;Public Policy&lt;/keyword&gt;&lt;keyword&gt;United States&lt;/keyword&gt;&lt;/keywords&gt;&lt;dates&gt;&lt;year&gt;2010&lt;/year&gt;&lt;pub-dates&gt;&lt;date&gt;Nov 10&lt;/date&gt;&lt;/pub-dates&gt;&lt;/dates&gt;&lt;isbn&gt;1946-6242 (Electronic)&amp;#xD;1946-6234 (Linking)&lt;/isbn&gt;&lt;accession-num&gt;21068440&lt;/accession-num&gt;&lt;urls&gt;&lt;related-urls&gt;&lt;url&gt;https://www.ncbi.nlm.nih.gov/pubmed/21068440&lt;/url&gt;&lt;/related-urls&gt;&lt;/urls&gt;&lt;electronic-resource-num&gt;10.1126/scitranslmed.3001456&lt;/electronic-resource-num&gt;&lt;/record&gt;&lt;/Cite&gt;&lt;/EndNote&gt;</w:instrText>
      </w:r>
      <w:r w:rsidR="001B12AB">
        <w:fldChar w:fldCharType="separate"/>
      </w:r>
      <w:r w:rsidR="002A579F" w:rsidRPr="002A579F">
        <w:rPr>
          <w:noProof/>
          <w:vertAlign w:val="superscript"/>
        </w:rPr>
        <w:t>23</w:t>
      </w:r>
      <w:r w:rsidR="001B12AB">
        <w:fldChar w:fldCharType="end"/>
      </w:r>
      <w:r>
        <w:t xml:space="preserve"> </w:t>
      </w:r>
      <w:r w:rsidR="00E65C02">
        <w:t xml:space="preserve">from patients in the </w:t>
      </w:r>
      <w:r>
        <w:t xml:space="preserve">Wessex AsThma CoHort of difficult asthma (WATCH) study, which is drawn from a large catchment area across the South Central England region of the UK </w:t>
      </w:r>
      <w:r>
        <w:fldChar w:fldCharType="begin">
          <w:fldData xml:space="preserve">PEVuZE5vdGU+PENpdGU+PEF1dGhvcj5BemltPC9BdXRob3I+PFllYXI+MjAyMDwvWWVhcj48UmVj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</w:fldData>
        </w:fldChar>
      </w:r>
      <w:r w:rsidR="002A579F">
        <w:instrText xml:space="preserve"> ADDIN EN.CITE </w:instrText>
      </w:r>
      <w:r w:rsidR="002A579F">
        <w:fldChar w:fldCharType="begin">
          <w:fldData xml:space="preserve">PEVuZE5vdGU+PENpdGU+PEF1dGhvcj5BemltPC9BdXRob3I+PFllYXI+MjAyMDwvWWVhcj48UmVj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</w:fldData>
        </w:fldChar>
      </w:r>
      <w:r w:rsidR="002A579F">
        <w:instrText xml:space="preserve"> ADDIN EN.CITE.DATA </w:instrText>
      </w:r>
      <w:r w:rsidR="002A579F">
        <w:fldChar w:fldCharType="end"/>
      </w:r>
      <w:r>
        <w:fldChar w:fldCharType="separate"/>
      </w:r>
      <w:r w:rsidR="002A579F" w:rsidRPr="002A579F">
        <w:rPr>
          <w:noProof/>
          <w:vertAlign w:val="superscript"/>
        </w:rPr>
        <w:t>24</w:t>
      </w:r>
      <w:r>
        <w:fldChar w:fldCharType="end"/>
      </w:r>
      <w:r>
        <w:t>,</w:t>
      </w:r>
    </w:p>
    <w:p w14:paraId="3B0A305D" w14:textId="77777777" w:rsidR="00CD5FB5" w:rsidRPr="007116FF" w:rsidRDefault="00CD5FB5">
      <w:pPr>
        <w:spacing w:line="360" w:lineRule="auto"/>
      </w:pPr>
    </w:p>
    <w:p w14:paraId="4A12341C" w14:textId="77777777" w:rsidR="00FC48B5" w:rsidRDefault="00FC48B5" w:rsidP="00AD0453">
      <w:pPr>
        <w:spacing w:line="360" w:lineRule="auto"/>
        <w:rPr>
          <w:rFonts w:ascii="Calibri" w:eastAsia="Calibri" w:hAnsi="Calibri" w:cs="Calibri"/>
        </w:rPr>
      </w:pPr>
    </w:p>
    <w:p w14:paraId="7AC2FBFA" w14:textId="77777777" w:rsidR="00D7649F" w:rsidRDefault="00D7649F" w:rsidP="00442B3D">
      <w:pPr>
        <w:spacing w:line="360" w:lineRule="auto"/>
        <w:rPr>
          <w:rFonts w:ascii="Calibri" w:eastAsia="Calibri" w:hAnsi="Calibri" w:cs="Calibri"/>
        </w:rPr>
      </w:pPr>
    </w:p>
    <w:p w14:paraId="0FAC35F2" w14:textId="1EA08296" w:rsidR="009420AB" w:rsidRDefault="00E30605" w:rsidP="00442B3D">
      <w:pPr>
        <w:spacing w:line="360" w:lineRule="auto"/>
      </w:pPr>
      <w:r>
        <w:rPr>
          <w:rFonts w:ascii="Calibri" w:eastAsia="Calibri" w:hAnsi="Calibri" w:cs="Calibri"/>
        </w:rPr>
        <w:t xml:space="preserve"> </w:t>
      </w:r>
    </w:p>
    <w:p w14:paraId="17A9ADAE" w14:textId="77777777" w:rsidR="00FB402B" w:rsidRPr="00F074F7" w:rsidRDefault="00FB402B" w:rsidP="00F074F7">
      <w:pPr>
        <w:pStyle w:val="Heading1"/>
      </w:pPr>
      <w:r w:rsidRPr="00F074F7">
        <w:lastRenderedPageBreak/>
        <w:t>METHODS</w:t>
      </w:r>
    </w:p>
    <w:p w14:paraId="6378A0F5" w14:textId="77777777" w:rsidR="00FB402B" w:rsidRPr="00F074F7" w:rsidRDefault="00FB402B" w:rsidP="00F074F7">
      <w:pPr>
        <w:pStyle w:val="Heading2"/>
      </w:pPr>
      <w:r w:rsidRPr="00F074F7">
        <w:t xml:space="preserve">Population </w:t>
      </w:r>
    </w:p>
    <w:p w14:paraId="25C3D26A" w14:textId="24ACCB2C" w:rsidR="00FB402B" w:rsidRPr="00FB402B" w:rsidRDefault="00FB402B" w:rsidP="00FB402B">
      <w:pPr>
        <w:spacing w:line="360" w:lineRule="auto"/>
      </w:pPr>
      <w:r w:rsidRPr="00FB402B">
        <w:t xml:space="preserve">WATCH is a prospective observational study of patients managed </w:t>
      </w:r>
      <w:r w:rsidR="005A3153">
        <w:t xml:space="preserve">in a tertiary </w:t>
      </w:r>
      <w:r w:rsidR="00B422BD">
        <w:t>difficult</w:t>
      </w:r>
      <w:r w:rsidR="005A3153">
        <w:t xml:space="preserve"> asthma clinic</w:t>
      </w:r>
      <w:r w:rsidRPr="00FB402B">
        <w:t xml:space="preserve"> </w:t>
      </w:r>
      <w:r w:rsidR="00593711">
        <w:t xml:space="preserve">at University Hospital Southampton </w:t>
      </w:r>
      <w:r w:rsidRPr="00FB402B">
        <w:t xml:space="preserve">with “high dose therapies” and/or “continuous or frequent use of oral steroids” according to the BTS </w:t>
      </w:r>
      <w:r w:rsidR="00330C97">
        <w:t>(Br</w:t>
      </w:r>
      <w:r w:rsidR="00175BF7">
        <w:t xml:space="preserve">itish Thoracic Society) </w:t>
      </w:r>
      <w:r w:rsidRPr="00FB402B">
        <w:t>Adult Asthma Management Guidelines 2016</w:t>
      </w:r>
      <w:r w:rsidR="00AE3387">
        <w:t xml:space="preserve">. </w:t>
      </w:r>
      <w:r w:rsidR="00140F99">
        <w:t>Detailed</w:t>
      </w:r>
      <w:r w:rsidR="00AE3387">
        <w:t xml:space="preserve"> study methodology has been published elsewhere</w:t>
      </w:r>
      <w:r w:rsidRPr="00FB402B">
        <w:t xml:space="preserve"> </w:t>
      </w:r>
      <w:r w:rsidR="001B12AB">
        <w:fldChar w:fldCharType="begin">
          <w:fldData xml:space="preserve">PEVuZE5vdGU+PENpdGU+PEF1dGhvcj5BemltPC9BdXRob3I+PFllYXI+MjAxOTwvWWVhcj48UmVj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</w:fldData>
        </w:fldChar>
      </w:r>
      <w:r w:rsidR="002A579F">
        <w:instrText xml:space="preserve"> ADDIN EN.CITE </w:instrText>
      </w:r>
      <w:r w:rsidR="002A579F">
        <w:fldChar w:fldCharType="begin">
          <w:fldData xml:space="preserve">PEVuZE5vdGU+PENpdGU+PEF1dGhvcj5BemltPC9BdXRob3I+PFllYXI+MjAxOTwvWWVhcj48UmVj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</w:fldData>
        </w:fldChar>
      </w:r>
      <w:r w:rsidR="002A579F">
        <w:instrText xml:space="preserve"> ADDIN EN.CITE.DATA </w:instrText>
      </w:r>
      <w:r w:rsidR="002A579F">
        <w:fldChar w:fldCharType="end"/>
      </w:r>
      <w:r w:rsidR="001B12AB">
        <w:fldChar w:fldCharType="separate"/>
      </w:r>
      <w:r w:rsidR="002A579F" w:rsidRPr="002A579F">
        <w:rPr>
          <w:noProof/>
          <w:vertAlign w:val="superscript"/>
        </w:rPr>
        <w:t>25</w:t>
      </w:r>
      <w:r w:rsidR="001B12AB">
        <w:fldChar w:fldCharType="end"/>
      </w:r>
      <w:r w:rsidRPr="00FB402B">
        <w:t xml:space="preserve">. The study </w:t>
      </w:r>
      <w:r w:rsidR="00B602B0">
        <w:t>had</w:t>
      </w:r>
      <w:r w:rsidR="005A3153">
        <w:t xml:space="preserve"> ethical</w:t>
      </w:r>
      <w:r w:rsidRPr="00FB402B">
        <w:t xml:space="preserve"> approval</w:t>
      </w:r>
      <w:r w:rsidR="00593711">
        <w:t xml:space="preserve"> </w:t>
      </w:r>
      <w:r w:rsidR="00593711" w:rsidRPr="007A7C4F">
        <w:t>(REC reference: 14/WM/1226)</w:t>
      </w:r>
      <w:r w:rsidR="00593711">
        <w:t xml:space="preserve"> </w:t>
      </w:r>
      <w:r w:rsidR="005A3153">
        <w:t>and all patients provide</w:t>
      </w:r>
      <w:r w:rsidR="00B602B0">
        <w:t>d</w:t>
      </w:r>
      <w:r w:rsidR="005A3153">
        <w:t xml:space="preserve"> written informed consent.</w:t>
      </w:r>
      <w:r w:rsidRPr="00FB402B">
        <w:t xml:space="preserve"> </w:t>
      </w:r>
    </w:p>
    <w:p w14:paraId="646BE633" w14:textId="10B4F163" w:rsidR="00FB402B" w:rsidRPr="00FB402B" w:rsidRDefault="00FB402B" w:rsidP="00FB402B">
      <w:pPr>
        <w:spacing w:line="360" w:lineRule="auto"/>
      </w:pPr>
      <w:r w:rsidRPr="00FB402B">
        <w:t xml:space="preserve">Patients were excluded </w:t>
      </w:r>
      <w:r w:rsidR="00442B3D">
        <w:t xml:space="preserve">from analysis </w:t>
      </w:r>
      <w:r w:rsidRPr="00FB402B">
        <w:t xml:space="preserve">if they had evidence of </w:t>
      </w:r>
      <w:r w:rsidR="00B15781">
        <w:t xml:space="preserve">other </w:t>
      </w:r>
      <w:r w:rsidR="00D571ED">
        <w:t xml:space="preserve">systemic causes </w:t>
      </w:r>
      <w:r w:rsidR="00B15781">
        <w:t>for their</w:t>
      </w:r>
      <w:r w:rsidRPr="00FB402B">
        <w:t xml:space="preserve"> eosinophili</w:t>
      </w:r>
      <w:r w:rsidR="008F0C99">
        <w:t>a</w:t>
      </w:r>
      <w:r w:rsidRPr="00FB402B">
        <w:t xml:space="preserve"> (e.g. eosinophilic granulomatosis with polyangiitis). For patients treated with biological </w:t>
      </w:r>
      <w:r w:rsidR="00B422BD">
        <w:t xml:space="preserve">asthma </w:t>
      </w:r>
      <w:r w:rsidRPr="00FB402B">
        <w:t xml:space="preserve">therapies, blood tests after </w:t>
      </w:r>
      <w:r w:rsidR="00442B3D">
        <w:t>therapy</w:t>
      </w:r>
      <w:r w:rsidRPr="00FB402B">
        <w:t xml:space="preserve"> start dates were excluded. </w:t>
      </w:r>
    </w:p>
    <w:p w14:paraId="35632DE2" w14:textId="6099C219" w:rsidR="00593711" w:rsidRDefault="00FB402B" w:rsidP="00DD40A3">
      <w:pPr>
        <w:spacing w:line="360" w:lineRule="auto"/>
      </w:pPr>
      <w:r w:rsidRPr="00FB402B">
        <w:t xml:space="preserve">Clinically requested blood tests </w:t>
      </w:r>
      <w:r w:rsidR="00AB5F7B">
        <w:t>were</w:t>
      </w:r>
      <w:r w:rsidR="00AB5F7B" w:rsidRPr="00FB402B">
        <w:t xml:space="preserve"> </w:t>
      </w:r>
      <w:r w:rsidRPr="00FB402B">
        <w:t xml:space="preserve">processed by the fully accredited </w:t>
      </w:r>
      <w:r w:rsidR="005A3153">
        <w:t>hospital p</w:t>
      </w:r>
      <w:r w:rsidRPr="00FB402B">
        <w:t xml:space="preserve">athology </w:t>
      </w:r>
      <w:r w:rsidR="005A3153">
        <w:t>l</w:t>
      </w:r>
      <w:r w:rsidRPr="00FB402B">
        <w:t xml:space="preserve">aboratory, compliant to ISO142819 standards. Clinical data including detailed clinical, health and disease-related questionnaires, anthropometry, allergy </w:t>
      </w:r>
      <w:r w:rsidR="00D65A7C">
        <w:t>skin prick testing,</w:t>
      </w:r>
      <w:r w:rsidR="00D65A7C" w:rsidRPr="00FB402B">
        <w:t xml:space="preserve"> </w:t>
      </w:r>
      <w:r w:rsidR="009D555F">
        <w:t>blood tests</w:t>
      </w:r>
      <w:r w:rsidR="00593711">
        <w:t xml:space="preserve"> and </w:t>
      </w:r>
      <w:r w:rsidRPr="00FB402B">
        <w:t xml:space="preserve">lung function testing </w:t>
      </w:r>
      <w:r w:rsidR="00AB5F7B">
        <w:t>were</w:t>
      </w:r>
      <w:r w:rsidR="00AB5F7B" w:rsidRPr="00FB402B">
        <w:t xml:space="preserve"> </w:t>
      </w:r>
      <w:r w:rsidRPr="00FB402B">
        <w:t>captured at enrolment to the WATCH study</w:t>
      </w:r>
      <w:r w:rsidR="00C33C25">
        <w:t xml:space="preserve">; </w:t>
      </w:r>
      <w:r w:rsidR="005B7421">
        <w:t>d</w:t>
      </w:r>
      <w:r w:rsidR="00C33C25">
        <w:t>ifferential cell counts on induced sputum w</w:t>
      </w:r>
      <w:r w:rsidR="00267C15">
        <w:t>ere</w:t>
      </w:r>
      <w:r w:rsidR="00C33C25">
        <w:t xml:space="preserve"> available in a subset of patients</w:t>
      </w:r>
      <w:r w:rsidRPr="00FB402B">
        <w:t xml:space="preserve"> </w:t>
      </w:r>
      <w:r w:rsidR="00C33C25">
        <w:t>(details in supplementary data)</w:t>
      </w:r>
      <w:r w:rsidR="00DD40A3">
        <w:t xml:space="preserve"> from which </w:t>
      </w:r>
      <w:r w:rsidR="0008195B">
        <w:t xml:space="preserve">sputum </w:t>
      </w:r>
      <w:r w:rsidR="00DD40A3">
        <w:t xml:space="preserve">inflammatory phenotypes were determined using a </w:t>
      </w:r>
      <w:r w:rsidR="00DD40A3" w:rsidRPr="00DD40A3">
        <w:rPr>
          <w:u w:val="single"/>
        </w:rPr>
        <w:t>&gt;</w:t>
      </w:r>
      <w:r w:rsidR="00DD40A3">
        <w:t>2% cut</w:t>
      </w:r>
      <w:r w:rsidR="00456FB5">
        <w:t xml:space="preserve"> </w:t>
      </w:r>
      <w:r w:rsidR="00DD40A3">
        <w:t>off for sputum eosinophils</w:t>
      </w:r>
      <w:r w:rsidR="00D877A6">
        <w:t xml:space="preserve"> </w:t>
      </w:r>
      <w:r w:rsidR="00D877A6">
        <w:rPr>
          <w:lang w:eastAsia="en-GB"/>
        </w:rPr>
        <w:fldChar w:fldCharType="begin">
          <w:fldData xml:space="preserve">PEVuZE5vdGU+PENpdGUgRXhjbHVkZVllYXI9IjEiPjxBdXRob3I+SGFzdGllPC9BdXRob3I+PFll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==
</w:fldData>
        </w:fldChar>
      </w:r>
      <w:r w:rsidR="002A579F">
        <w:rPr>
          <w:lang w:eastAsia="en-GB"/>
        </w:rPr>
        <w:instrText xml:space="preserve"> ADDIN EN.CITE </w:instrText>
      </w:r>
      <w:r w:rsidR="002A579F">
        <w:rPr>
          <w:lang w:eastAsia="en-GB"/>
        </w:rPr>
        <w:fldChar w:fldCharType="begin">
          <w:fldData xml:space="preserve">PEVuZE5vdGU+PENpdGUgRXhjbHVkZVllYXI9IjEiPjxBdXRob3I+SGFzdGllPC9BdXRob3I+PFll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==
</w:fldData>
        </w:fldChar>
      </w:r>
      <w:r w:rsidR="002A579F">
        <w:rPr>
          <w:lang w:eastAsia="en-GB"/>
        </w:rPr>
        <w:instrText xml:space="preserve"> ADDIN EN.CITE.DATA </w:instrText>
      </w:r>
      <w:r w:rsidR="002A579F">
        <w:rPr>
          <w:lang w:eastAsia="en-GB"/>
        </w:rPr>
      </w:r>
      <w:r w:rsidR="002A579F">
        <w:rPr>
          <w:lang w:eastAsia="en-GB"/>
        </w:rPr>
        <w:fldChar w:fldCharType="end"/>
      </w:r>
      <w:r w:rsidR="00D877A6">
        <w:rPr>
          <w:lang w:eastAsia="en-GB"/>
        </w:rPr>
      </w:r>
      <w:r w:rsidR="00D877A6">
        <w:rPr>
          <w:lang w:eastAsia="en-GB"/>
        </w:rPr>
        <w:fldChar w:fldCharType="separate"/>
      </w:r>
      <w:r w:rsidR="002A579F" w:rsidRPr="002A579F">
        <w:rPr>
          <w:noProof/>
          <w:vertAlign w:val="superscript"/>
          <w:lang w:eastAsia="en-GB"/>
        </w:rPr>
        <w:t>26</w:t>
      </w:r>
      <w:r w:rsidR="00D877A6">
        <w:rPr>
          <w:lang w:eastAsia="en-GB"/>
        </w:rPr>
        <w:fldChar w:fldCharType="end"/>
      </w:r>
      <w:r w:rsidR="00DD40A3">
        <w:t xml:space="preserve"> and </w:t>
      </w:r>
      <w:r w:rsidR="00DD40A3" w:rsidRPr="00DD40A3">
        <w:rPr>
          <w:u w:val="single"/>
        </w:rPr>
        <w:t>&gt;</w:t>
      </w:r>
      <w:r w:rsidR="00DD40A3">
        <w:t>61% cut</w:t>
      </w:r>
      <w:r w:rsidR="00456FB5">
        <w:t xml:space="preserve"> </w:t>
      </w:r>
      <w:r w:rsidR="00DD40A3">
        <w:t>off for sputum neutrophils</w:t>
      </w:r>
      <w:r w:rsidR="00D877A6">
        <w:t xml:space="preserve"> </w:t>
      </w:r>
      <w:r w:rsidR="00D877A6">
        <w:rPr>
          <w:lang w:eastAsia="en-GB"/>
        </w:rPr>
        <w:fldChar w:fldCharType="begin"/>
      </w:r>
      <w:r w:rsidR="002A579F">
        <w:rPr>
          <w:lang w:eastAsia="en-GB"/>
        </w:rPr>
        <w:instrText xml:space="preserve"> ADDIN EN.CITE &lt;EndNote&gt;&lt;Cite ExcludeYear="1"&gt;&lt;Author&gt;Simpson&lt;/Author&gt;&lt;Year&gt;2006&lt;/Year&gt;&lt;RecNum&gt;61&lt;/RecNum&gt;&lt;DisplayText&gt;&lt;style face="superscript"&gt;27&lt;/style&gt;&lt;/DisplayText&gt;&lt;record&gt;&lt;rec-number&gt;61&lt;/rec-number&gt;&lt;foreign-keys&gt;&lt;key app="EN" db-id="s22w2srs8edp50e0fr4xt0xxvfefvxpws59x" timestamp="1601401384"&gt;61&lt;/key&gt;&lt;/foreign-keys&gt;&lt;ref-type name="Journal Article"&gt;17&lt;/ref-type&gt;&lt;contributors&gt;&lt;authors&gt;&lt;author&gt;Simpson, J. L.&lt;/author&gt;&lt;author&gt;Scott, R.&lt;/author&gt;&lt;author&gt;Boyle, M. J.&lt;/author&gt;&lt;author&gt;Gibson, P. G.&lt;/author&gt;&lt;/authors&gt;&lt;/contributors&gt;&lt;auth-address&gt;School of Medical Practice and Population Health, Hunter Medical Research Institute, The University of Newcastle, Callaghan, New South Wales, Australia.&lt;/auth-address&gt;&lt;titles&gt;&lt;title&gt;Inflammatory subtypes in asthma: assessment and identification using induced sputum&lt;/title&gt;&lt;secondary-title&gt;Respirology&lt;/secondary-title&gt;&lt;/titles&gt;&lt;periodical&gt;&lt;full-title&gt;Respirology&lt;/full-title&gt;&lt;/periodical&gt;&lt;pages&gt;54-61&lt;/pages&gt;&lt;volume&gt;11&lt;/volume&gt;&lt;number&gt;1&lt;/number&gt;&lt;edition&gt;2006/01/21&lt;/edition&gt;&lt;keywords&gt;&lt;keyword&gt;Adult&lt;/keyword&gt;&lt;keyword&gt;Aged&lt;/keyword&gt;&lt;keyword&gt;Airway Obstruction/immunology&lt;/keyword&gt;&lt;keyword&gt;Analysis of Variance&lt;/keyword&gt;&lt;keyword&gt;Asthma/*classification/*immunology&lt;/keyword&gt;&lt;keyword&gt;Case-Control Studies&lt;/keyword&gt;&lt;keyword&gt;Eosinophils/*metabolism&lt;/keyword&gt;&lt;keyword&gt;Female&lt;/keyword&gt;&lt;keyword&gt;Granulocytes/metabolism&lt;/keyword&gt;&lt;keyword&gt;Humans&lt;/keyword&gt;&lt;keyword&gt;Leukocyte Count&lt;/keyword&gt;&lt;keyword&gt;Male&lt;/keyword&gt;&lt;keyword&gt;Middle Aged&lt;/keyword&gt;&lt;keyword&gt;Neutrophils/*metabolism&lt;/keyword&gt;&lt;keyword&gt;Reproducibility of Results&lt;/keyword&gt;&lt;keyword&gt;Sputum/*immunology&lt;/keyword&gt;&lt;/keywords&gt;&lt;dates&gt;&lt;year&gt;2006&lt;/year&gt;&lt;pub-dates&gt;&lt;date&gt;Jan&lt;/date&gt;&lt;/pub-dates&gt;&lt;/dates&gt;&lt;isbn&gt;1323-7799 (Print)&amp;#xD;1323-7799 (Linking)&lt;/isbn&gt;&lt;accession-num&gt;16423202&lt;/accession-num&gt;&lt;urls&gt;&lt;related-urls&gt;&lt;url&gt;https://www.ncbi.nlm.nih.gov/pubmed/16423202&lt;/url&gt;&lt;/related-urls&gt;&lt;/urls&gt;&lt;electronic-resource-num&gt;10.1111/j.1440-1843.2006.00784.x&lt;/electronic-resource-num&gt;&lt;/record&gt;&lt;/Cite&gt;&lt;/EndNote&gt;</w:instrText>
      </w:r>
      <w:r w:rsidR="00D877A6">
        <w:rPr>
          <w:lang w:eastAsia="en-GB"/>
        </w:rPr>
        <w:fldChar w:fldCharType="separate"/>
      </w:r>
      <w:r w:rsidR="002A579F" w:rsidRPr="002A579F">
        <w:rPr>
          <w:noProof/>
          <w:vertAlign w:val="superscript"/>
          <w:lang w:eastAsia="en-GB"/>
        </w:rPr>
        <w:t>27</w:t>
      </w:r>
      <w:r w:rsidR="00D877A6">
        <w:rPr>
          <w:lang w:eastAsia="en-GB"/>
        </w:rPr>
        <w:fldChar w:fldCharType="end"/>
      </w:r>
      <w:r w:rsidR="00C33C25">
        <w:t xml:space="preserve">. </w:t>
      </w:r>
      <w:r w:rsidRPr="00FB402B">
        <w:t xml:space="preserve">Electronic clinical records </w:t>
      </w:r>
      <w:r w:rsidR="00AB5F7B">
        <w:t>were</w:t>
      </w:r>
      <w:r w:rsidR="00AB5F7B" w:rsidRPr="00FB402B">
        <w:t xml:space="preserve"> </w:t>
      </w:r>
      <w:r w:rsidRPr="00FB402B">
        <w:t xml:space="preserve">extracted </w:t>
      </w:r>
      <w:r w:rsidR="008841A3">
        <w:t xml:space="preserve">where available </w:t>
      </w:r>
      <w:r w:rsidR="0001215E">
        <w:t xml:space="preserve">to </w:t>
      </w:r>
      <w:r w:rsidR="005E461C">
        <w:t>augment</w:t>
      </w:r>
      <w:r w:rsidR="0001215E">
        <w:t xml:space="preserve"> comprehensive data </w:t>
      </w:r>
      <w:r w:rsidR="00F035D2">
        <w:t>capture in</w:t>
      </w:r>
      <w:r w:rsidR="00F035D2" w:rsidRPr="00FB402B">
        <w:t xml:space="preserve"> </w:t>
      </w:r>
      <w:r w:rsidRPr="00FB402B">
        <w:t xml:space="preserve">a pragmatic </w:t>
      </w:r>
      <w:r w:rsidR="00F035D2">
        <w:t>fashion</w:t>
      </w:r>
      <w:r w:rsidR="00D16711">
        <w:t xml:space="preserve"> </w:t>
      </w:r>
      <w:r w:rsidR="00CF2DB1">
        <w:fldChar w:fldCharType="begin">
          <w:fldData xml:space="preserve">PEVuZE5vdGU+PENpdGU+PEF1dGhvcj5BemltPC9BdXRob3I+PFllYXI+MjAxOTwvWWVhcj48UmVj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</w:fldData>
        </w:fldChar>
      </w:r>
      <w:r w:rsidR="002A579F">
        <w:instrText xml:space="preserve"> ADDIN EN.CITE </w:instrText>
      </w:r>
      <w:r w:rsidR="002A579F">
        <w:fldChar w:fldCharType="begin">
          <w:fldData xml:space="preserve">PEVuZE5vdGU+PENpdGU+PEF1dGhvcj5BemltPC9BdXRob3I+PFllYXI+MjAxOTwvWWVhcj48UmVj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</w:fldData>
        </w:fldChar>
      </w:r>
      <w:r w:rsidR="002A579F">
        <w:instrText xml:space="preserve"> ADDIN EN.CITE.DATA </w:instrText>
      </w:r>
      <w:r w:rsidR="002A579F">
        <w:fldChar w:fldCharType="end"/>
      </w:r>
      <w:r w:rsidR="00CF2DB1">
        <w:fldChar w:fldCharType="separate"/>
      </w:r>
      <w:r w:rsidR="002A579F" w:rsidRPr="002A579F">
        <w:rPr>
          <w:noProof/>
          <w:vertAlign w:val="superscript"/>
        </w:rPr>
        <w:t>25</w:t>
      </w:r>
      <w:r w:rsidR="00CF2DB1">
        <w:fldChar w:fldCharType="end"/>
      </w:r>
      <w:r w:rsidR="00B422BD">
        <w:t>.</w:t>
      </w:r>
    </w:p>
    <w:p w14:paraId="3BC5D3C4" w14:textId="3595FCC9" w:rsidR="00593711" w:rsidRPr="00FB402B" w:rsidRDefault="00B26E97" w:rsidP="00FB402B">
      <w:pPr>
        <w:spacing w:line="360" w:lineRule="auto"/>
      </w:pPr>
      <w:r>
        <w:t>P</w:t>
      </w:r>
      <w:r w:rsidR="00FB402B" w:rsidRPr="00FB402B">
        <w:t xml:space="preserve">atients with multiple blood test results </w:t>
      </w:r>
      <w:r w:rsidR="00B82D79" w:rsidRPr="00FB402B">
        <w:t>(defined by 10 or more blood test results)</w:t>
      </w:r>
      <w:r w:rsidR="00B82D79">
        <w:t xml:space="preserve"> </w:t>
      </w:r>
      <w:r w:rsidR="00F22AB9">
        <w:t xml:space="preserve">over the preceding 10-years leading </w:t>
      </w:r>
      <w:r w:rsidR="00281673">
        <w:t>up to</w:t>
      </w:r>
      <w:r w:rsidR="00F22AB9">
        <w:t xml:space="preserve"> </w:t>
      </w:r>
      <w:r w:rsidR="00E573A4">
        <w:t xml:space="preserve">WATCH enrolment </w:t>
      </w:r>
      <w:r w:rsidR="00FB402B" w:rsidRPr="00FB402B">
        <w:t xml:space="preserve">were identified. </w:t>
      </w:r>
      <w:r w:rsidR="00945265">
        <w:t>This cut</w:t>
      </w:r>
      <w:r w:rsidR="00C5396A">
        <w:t xml:space="preserve"> off was selected since the median number of eosinophil counts in the p</w:t>
      </w:r>
      <w:r w:rsidR="00E573A4">
        <w:t xml:space="preserve">receding decade for WATCH cohort </w:t>
      </w:r>
      <w:r w:rsidR="00A018A6">
        <w:t xml:space="preserve">enrolled </w:t>
      </w:r>
      <w:r w:rsidR="00E573A4">
        <w:t>subjects was 10.</w:t>
      </w:r>
      <w:r w:rsidR="00C5396A">
        <w:t xml:space="preserve"> </w:t>
      </w:r>
      <w:r w:rsidR="00FB402B" w:rsidRPr="00FB402B">
        <w:t xml:space="preserve">Patients were categorised as “never eosinophilic” if they have never demonstrated an eosinophil count </w:t>
      </w:r>
      <w:r w:rsidR="00FB402B" w:rsidRPr="00FB402B">
        <w:rPr>
          <w:u w:val="single"/>
        </w:rPr>
        <w:t>&gt;</w:t>
      </w:r>
      <w:r w:rsidR="000F12FC" w:rsidRPr="00442B3D">
        <w:rPr>
          <w:rFonts w:cstheme="minorHAnsi"/>
        </w:rPr>
        <w:t>300 cell</w:t>
      </w:r>
      <w:r w:rsidR="000F12FC">
        <w:rPr>
          <w:rFonts w:cstheme="minorHAnsi"/>
        </w:rPr>
        <w:t>s</w:t>
      </w:r>
      <w:r w:rsidR="000F12FC" w:rsidRPr="00442B3D">
        <w:rPr>
          <w:rFonts w:cstheme="minorHAnsi"/>
        </w:rPr>
        <w:t xml:space="preserve">/µL </w:t>
      </w:r>
      <w:r w:rsidR="00FB402B" w:rsidRPr="00FB402B">
        <w:t xml:space="preserve">in any of the ten </w:t>
      </w:r>
      <w:r w:rsidR="00F074F7">
        <w:t xml:space="preserve">or more </w:t>
      </w:r>
      <w:r w:rsidR="00FB402B" w:rsidRPr="00FB402B">
        <w:t>blood tests extracted.</w:t>
      </w:r>
      <w:r w:rsidR="00FB402B">
        <w:t xml:space="preserve"> </w:t>
      </w:r>
      <w:r w:rsidR="00326A43">
        <w:t xml:space="preserve">Those </w:t>
      </w:r>
      <w:r w:rsidR="00FB402B">
        <w:t>demonstrat</w:t>
      </w:r>
      <w:r w:rsidR="00326A43">
        <w:t>ing</w:t>
      </w:r>
      <w:r w:rsidR="00FB402B">
        <w:t xml:space="preserve"> at least one eosinophil count of </w:t>
      </w:r>
      <w:r w:rsidR="00FB402B" w:rsidRPr="00FB402B">
        <w:rPr>
          <w:u w:val="single"/>
        </w:rPr>
        <w:t>&gt;</w:t>
      </w:r>
      <w:r w:rsidR="000F12FC" w:rsidRPr="00442B3D">
        <w:rPr>
          <w:rFonts w:cstheme="minorHAnsi"/>
        </w:rPr>
        <w:t>300 cell</w:t>
      </w:r>
      <w:r w:rsidR="000F12FC">
        <w:rPr>
          <w:rFonts w:cstheme="minorHAnsi"/>
        </w:rPr>
        <w:t>s</w:t>
      </w:r>
      <w:r w:rsidR="000F12FC" w:rsidRPr="00442B3D">
        <w:rPr>
          <w:rFonts w:cstheme="minorHAnsi"/>
        </w:rPr>
        <w:t>/µL</w:t>
      </w:r>
      <w:r w:rsidR="00FB402B">
        <w:t xml:space="preserve"> in the minimum of 10 or more blood tests were </w:t>
      </w:r>
      <w:r w:rsidR="00326A43">
        <w:t>categorised as “eosinophilic”</w:t>
      </w:r>
      <w:r w:rsidR="00795DD3">
        <w:t xml:space="preserve">. To </w:t>
      </w:r>
      <w:r w:rsidR="00FB402B">
        <w:t xml:space="preserve">further </w:t>
      </w:r>
      <w:r w:rsidR="00795DD3">
        <w:t xml:space="preserve">assess </w:t>
      </w:r>
      <w:r w:rsidR="0016580F">
        <w:t xml:space="preserve">how different patterns of eosinophilia </w:t>
      </w:r>
      <w:r w:rsidR="00F002DA">
        <w:t xml:space="preserve">might differentially </w:t>
      </w:r>
      <w:r w:rsidR="0016580F">
        <w:t>associate with clinical feat</w:t>
      </w:r>
      <w:r w:rsidR="00740207">
        <w:t xml:space="preserve">ures we </w:t>
      </w:r>
      <w:r w:rsidR="00FB402B">
        <w:t xml:space="preserve">subdivided </w:t>
      </w:r>
      <w:r w:rsidR="00740207">
        <w:t xml:space="preserve">eosinophilic subjects </w:t>
      </w:r>
      <w:r w:rsidR="00FB402B">
        <w:t>into tertiles</w:t>
      </w:r>
      <w:r w:rsidR="008A11FC">
        <w:t xml:space="preserve"> </w:t>
      </w:r>
      <w:r w:rsidR="003F2CBF">
        <w:t>determined by the frequency with which</w:t>
      </w:r>
      <w:r w:rsidR="008A11FC">
        <w:t xml:space="preserve"> their eosinophil counts were </w:t>
      </w:r>
      <w:r w:rsidR="008A11FC" w:rsidRPr="008A11FC">
        <w:rPr>
          <w:u w:val="single"/>
        </w:rPr>
        <w:t>&gt;</w:t>
      </w:r>
      <w:r w:rsidR="000F12FC" w:rsidRPr="00442B3D">
        <w:rPr>
          <w:rFonts w:cstheme="minorHAnsi"/>
        </w:rPr>
        <w:t>300 cell</w:t>
      </w:r>
      <w:r w:rsidR="000F12FC">
        <w:rPr>
          <w:rFonts w:cstheme="minorHAnsi"/>
        </w:rPr>
        <w:t>s</w:t>
      </w:r>
      <w:r w:rsidR="000F12FC" w:rsidRPr="00442B3D">
        <w:rPr>
          <w:rFonts w:cstheme="minorHAnsi"/>
        </w:rPr>
        <w:t>/µL</w:t>
      </w:r>
      <w:r w:rsidR="00F074F7">
        <w:rPr>
          <w:rFonts w:cstheme="minorHAnsi"/>
        </w:rPr>
        <w:t xml:space="preserve">: </w:t>
      </w:r>
      <w:r w:rsidR="00AA49B1">
        <w:rPr>
          <w:rFonts w:cstheme="minorHAnsi"/>
        </w:rPr>
        <w:t>rare, intermittent, persistent</w:t>
      </w:r>
      <w:r w:rsidR="00FB402B">
        <w:t xml:space="preserve">.  </w:t>
      </w:r>
      <w:r w:rsidR="00FB402B" w:rsidRPr="00FB402B">
        <w:t>Blood test metadata w</w:t>
      </w:r>
      <w:r w:rsidR="00326A43">
        <w:t>ere also</w:t>
      </w:r>
      <w:r w:rsidR="00FB402B" w:rsidRPr="00FB402B">
        <w:t xml:space="preserve"> extracted: date of test, time of test, requester, clinical indication. </w:t>
      </w:r>
    </w:p>
    <w:p w14:paraId="14CE784A" w14:textId="7B128C5F" w:rsidR="001E479E" w:rsidRPr="00FB402B" w:rsidRDefault="001E479E" w:rsidP="00967042">
      <w:pPr>
        <w:pStyle w:val="Heading2"/>
      </w:pPr>
      <w:r>
        <w:t>Statistical analysis</w:t>
      </w:r>
    </w:p>
    <w:p w14:paraId="16A456FC" w14:textId="4066BDB3" w:rsidR="00567452" w:rsidRPr="00F9315B" w:rsidRDefault="00DD40A3" w:rsidP="00F9315B">
      <w:pPr>
        <w:spacing w:line="360" w:lineRule="auto"/>
        <w:rPr>
          <w:rFonts w:cstheme="minorHAnsi"/>
          <w:sz w:val="32"/>
          <w:szCs w:val="32"/>
        </w:rPr>
      </w:pPr>
      <w:r w:rsidRPr="00A61A2E">
        <w:t>Statistical analysis was performed using SPSS 25 (NY, USA), GraphPad Prism 7 (La Jolla</w:t>
      </w:r>
      <w:r w:rsidR="007F3CDA">
        <w:t>,</w:t>
      </w:r>
      <w:r w:rsidRPr="00A61A2E">
        <w:t xml:space="preserve"> California, USA) and R (Vienna, Austria). </w:t>
      </w:r>
      <w:r w:rsidR="00FB402B" w:rsidRPr="00FB402B">
        <w:t xml:space="preserve">Continuous clinical variables are presented as median (IQR) </w:t>
      </w:r>
      <w:r w:rsidR="004643B1">
        <w:t>and</w:t>
      </w:r>
      <w:r w:rsidR="004643B1" w:rsidRPr="00FB402B">
        <w:t xml:space="preserve"> </w:t>
      </w:r>
      <w:r w:rsidR="00FB402B" w:rsidRPr="00FB402B">
        <w:t xml:space="preserve">categorical variables as frequencies (percentages). Between group differences </w:t>
      </w:r>
      <w:r w:rsidR="00B7406B">
        <w:t>we</w:t>
      </w:r>
      <w:r w:rsidR="00FB402B" w:rsidRPr="00FB402B">
        <w:t xml:space="preserve">re assessed by </w:t>
      </w:r>
      <w:r w:rsidR="00FB402B" w:rsidRPr="00FB402B">
        <w:lastRenderedPageBreak/>
        <w:t xml:space="preserve">Mann Whitney, </w:t>
      </w:r>
      <w:r w:rsidR="00C559F2" w:rsidRPr="00FB402B">
        <w:t>Kruskal</w:t>
      </w:r>
      <w:r w:rsidR="00FB402B" w:rsidRPr="00FB402B">
        <w:t xml:space="preserve"> Wallis, Chi Squared or Fisher’s Exact test where appropriate. </w:t>
      </w:r>
      <w:r w:rsidR="00C85D39">
        <w:t>Pairwise deletion was applied in the case of missing data</w:t>
      </w:r>
      <w:r w:rsidR="001815B0">
        <w:t xml:space="preserve"> and correction for multiple testing used where appropriate</w:t>
      </w:r>
      <w:r w:rsidR="00C85D39">
        <w:t xml:space="preserve">. </w:t>
      </w:r>
      <w:r w:rsidR="00E0263C">
        <w:t xml:space="preserve">Biomarkers were assessed using </w:t>
      </w:r>
      <w:r w:rsidR="00146217">
        <w:t>Receiver</w:t>
      </w:r>
      <w:r w:rsidR="00E0263C">
        <w:t xml:space="preserve"> Operating </w:t>
      </w:r>
      <w:r w:rsidR="00D96AFB">
        <w:t xml:space="preserve">Characteristic </w:t>
      </w:r>
      <w:r w:rsidR="00E0263C">
        <w:t xml:space="preserve">Curves and Positive Predictive Values calculated from natural frequencies in our cohort. </w:t>
      </w:r>
      <w:r w:rsidR="001E479E">
        <w:t>S</w:t>
      </w:r>
      <w:r w:rsidR="001E479E" w:rsidRPr="00514988">
        <w:t>pearman’s rank order correlation</w:t>
      </w:r>
      <w:r w:rsidR="001E479E">
        <w:t xml:space="preserve"> was employed to assess associations.</w:t>
      </w:r>
    </w:p>
    <w:p w14:paraId="2DB7352E" w14:textId="4B2CF448" w:rsidR="00173DE8" w:rsidRPr="00F21D3E" w:rsidRDefault="00FB402B" w:rsidP="009166D0">
      <w:pPr>
        <w:pStyle w:val="Heading1"/>
      </w:pPr>
      <w:r w:rsidRPr="00F21D3E">
        <w:t>RESULTS</w:t>
      </w:r>
    </w:p>
    <w:p w14:paraId="1CDF9E2F" w14:textId="77777777" w:rsidR="00FB402B" w:rsidRPr="009166D0" w:rsidRDefault="00FB402B" w:rsidP="009166D0">
      <w:pPr>
        <w:pStyle w:val="Heading2"/>
      </w:pPr>
      <w:r w:rsidRPr="009166D0">
        <w:t>Identified Patients</w:t>
      </w:r>
    </w:p>
    <w:p w14:paraId="26F2ABE3" w14:textId="12E71DFE" w:rsidR="008F05B2" w:rsidRDefault="00B30225" w:rsidP="00454F8D">
      <w:pPr>
        <w:spacing w:line="360" w:lineRule="auto"/>
      </w:pPr>
      <w:bookmarkStart w:id="2" w:name="_Hlk45389787"/>
      <w:r>
        <w:t xml:space="preserve">A total of </w:t>
      </w:r>
      <w:bookmarkStart w:id="3" w:name="_Hlk45645096"/>
      <w:r w:rsidR="001815B0">
        <w:t xml:space="preserve">11,176 </w:t>
      </w:r>
      <w:bookmarkEnd w:id="3"/>
      <w:r w:rsidR="00927C41">
        <w:t>discrete blood eosinophil count</w:t>
      </w:r>
      <w:r w:rsidR="00FB402B" w:rsidRPr="00A0422E">
        <w:t xml:space="preserve"> results from </w:t>
      </w:r>
      <w:r w:rsidR="001815B0">
        <w:t>the WATCH cohort of 501</w:t>
      </w:r>
      <w:r w:rsidR="00FB402B" w:rsidRPr="00A0422E">
        <w:t xml:space="preserve"> patients were identified</w:t>
      </w:r>
      <w:r w:rsidR="00E003D5">
        <w:t xml:space="preserve"> over the 10-years prior to study </w:t>
      </w:r>
      <w:r w:rsidR="006740BB">
        <w:t>enrolment</w:t>
      </w:r>
      <w:r w:rsidR="001815B0">
        <w:t xml:space="preserve">. On exclusion of 5 patients with a diagnosis of </w:t>
      </w:r>
      <w:r w:rsidR="001815B0" w:rsidRPr="001815B0">
        <w:t>Eosinophilic Granulomatosis with Polyangiitis</w:t>
      </w:r>
      <w:r w:rsidR="001815B0">
        <w:t xml:space="preserve"> (EGPA) and blood tests taken after initiation of first biological therapy, </w:t>
      </w:r>
      <w:r w:rsidR="00454F8D">
        <w:t>9</w:t>
      </w:r>
      <w:r w:rsidR="00456FB5">
        <w:t>,</w:t>
      </w:r>
      <w:r w:rsidR="00454F8D">
        <w:t>604</w:t>
      </w:r>
      <w:r w:rsidR="001815B0">
        <w:t xml:space="preserve"> blood eosinophil count</w:t>
      </w:r>
      <w:r w:rsidR="001815B0" w:rsidRPr="00A0422E">
        <w:t xml:space="preserve"> results</w:t>
      </w:r>
      <w:r w:rsidR="001815B0">
        <w:t xml:space="preserve"> were available from 471 patients</w:t>
      </w:r>
      <w:r w:rsidR="00163D4B">
        <w:t xml:space="preserve"> (Figure 1)</w:t>
      </w:r>
      <w:r w:rsidR="001815B0">
        <w:t xml:space="preserve">. </w:t>
      </w:r>
    </w:p>
    <w:p w14:paraId="1C9CAF41" w14:textId="27438634" w:rsidR="00454F8D" w:rsidRDefault="00454F8D" w:rsidP="00FB402B">
      <w:pPr>
        <w:spacing w:line="360" w:lineRule="auto"/>
      </w:pPr>
      <w:r>
        <w:t>The earliest extracted blood test was from 05/01/2006 and the latest from 31/07/2019. The median time span for blood test collection was 3</w:t>
      </w:r>
      <w:r w:rsidR="00456FB5">
        <w:t>,</w:t>
      </w:r>
      <w:r>
        <w:t>036 (IQR 3</w:t>
      </w:r>
      <w:r w:rsidR="00456FB5">
        <w:t>,</w:t>
      </w:r>
      <w:r>
        <w:t>131) days (8.32 years)</w:t>
      </w:r>
      <w:r w:rsidR="00456FB5">
        <w:t>. T</w:t>
      </w:r>
      <w:r w:rsidR="008F05B2">
        <w:t>he majority of blood tests</w:t>
      </w:r>
      <w:r w:rsidR="00456FB5">
        <w:t>, however,</w:t>
      </w:r>
      <w:r w:rsidR="008F05B2">
        <w:t xml:space="preserve"> </w:t>
      </w:r>
      <w:r w:rsidR="00456FB5">
        <w:t xml:space="preserve">were </w:t>
      </w:r>
      <w:r w:rsidR="008F05B2">
        <w:t>performed in the last few years</w:t>
      </w:r>
      <w:r w:rsidR="00456FB5">
        <w:t>, with</w:t>
      </w:r>
      <w:r w:rsidR="008F05B2">
        <w:t xml:space="preserve"> 49.9% of blood test results </w:t>
      </w:r>
      <w:r w:rsidR="00456FB5">
        <w:t>derived from the</w:t>
      </w:r>
      <w:r w:rsidR="008F05B2">
        <w:t xml:space="preserve"> five-year period from 2014 to 2018 (inclusive) (</w:t>
      </w:r>
      <w:r w:rsidR="005B1695">
        <w:t xml:space="preserve"> Supplementary Table E1</w:t>
      </w:r>
      <w:r w:rsidR="00BF139B">
        <w:t xml:space="preserve"> and Figure E1</w:t>
      </w:r>
      <w:r w:rsidR="008F05B2">
        <w:t xml:space="preserve">). During this period, Omalizumab had already been available </w:t>
      </w:r>
      <w:r w:rsidR="00931A11">
        <w:t xml:space="preserve">in our clinic </w:t>
      </w:r>
      <w:r w:rsidR="008F05B2">
        <w:t>for a decade (introduced in 200</w:t>
      </w:r>
      <w:r w:rsidR="008303F7">
        <w:t>8</w:t>
      </w:r>
      <w:r w:rsidR="008F05B2">
        <w:t>) and Mepolizumab had only just been introduced (in 2017 and briefly in 2013 through a clinical trial).</w:t>
      </w:r>
    </w:p>
    <w:p w14:paraId="1F84C0E0" w14:textId="6480367B" w:rsidR="001815B0" w:rsidRDefault="001815B0" w:rsidP="00FB402B">
      <w:pPr>
        <w:spacing w:line="360" w:lineRule="auto"/>
      </w:pPr>
      <w:r>
        <w:t xml:space="preserve">Patients </w:t>
      </w:r>
      <w:r w:rsidR="002B57C7">
        <w:t>excluded from the analysis</w:t>
      </w:r>
      <w:r>
        <w:t xml:space="preserve"> (n=25) had a higher FeNO than those with at least one blood test (Supplementary Table </w:t>
      </w:r>
      <w:r w:rsidR="00071FB0">
        <w:t>E</w:t>
      </w:r>
      <w:r w:rsidR="005B1695">
        <w:t>2</w:t>
      </w:r>
      <w:r>
        <w:t>)</w:t>
      </w:r>
      <w:r w:rsidR="00071FB0">
        <w:t xml:space="preserve"> but had no other statistically significant differences in terms of basic demographics, lung function tests,</w:t>
      </w:r>
      <w:r w:rsidR="00071FB0" w:rsidRPr="00071FB0">
        <w:t xml:space="preserve"> </w:t>
      </w:r>
      <w:r w:rsidR="00071FB0" w:rsidRPr="00A0422E">
        <w:t>healthcare utilisation or</w:t>
      </w:r>
      <w:r w:rsidR="007116FF">
        <w:t xml:space="preserve"> asthma control (as measured by ACQ6)</w:t>
      </w:r>
      <w:r w:rsidR="00071FB0" w:rsidRPr="00A0422E">
        <w:t xml:space="preserve">  between </w:t>
      </w:r>
      <w:r w:rsidR="00071FB0">
        <w:t>the two broad categories</w:t>
      </w:r>
      <w:r w:rsidR="00071FB0" w:rsidRPr="00A0422E">
        <w:t xml:space="preserve"> at </w:t>
      </w:r>
      <w:r w:rsidR="00071FB0">
        <w:t>initial</w:t>
      </w:r>
      <w:r w:rsidR="00071FB0" w:rsidRPr="00A0422E">
        <w:t xml:space="preserve"> assessment</w:t>
      </w:r>
      <w:r w:rsidR="00071FB0">
        <w:t>.</w:t>
      </w:r>
    </w:p>
    <w:p w14:paraId="07C0441C" w14:textId="29AB02B4" w:rsidR="00FB402B" w:rsidRDefault="00E47981" w:rsidP="00EA164F">
      <w:pPr>
        <w:spacing w:line="360" w:lineRule="auto"/>
      </w:pPr>
      <w:r>
        <w:t>The median</w:t>
      </w:r>
      <w:r w:rsidR="00FB402B" w:rsidRPr="00A0422E">
        <w:t xml:space="preserve"> number of blood t</w:t>
      </w:r>
      <w:r w:rsidR="00F074F7">
        <w:t xml:space="preserve">ests per patient was 10 </w:t>
      </w:r>
      <w:r w:rsidR="00CF2DB1">
        <w:t>(</w:t>
      </w:r>
      <w:r w:rsidR="008F05B2">
        <w:t>IQR 18.5</w:t>
      </w:r>
      <w:r w:rsidR="00CF2DB1">
        <w:t>)</w:t>
      </w:r>
      <w:r w:rsidR="00F074F7">
        <w:t xml:space="preserve">. </w:t>
      </w:r>
      <w:r w:rsidR="00FB402B" w:rsidRPr="00A0422E">
        <w:t xml:space="preserve">Of the </w:t>
      </w:r>
      <w:r w:rsidR="00EA164F">
        <w:t>471</w:t>
      </w:r>
      <w:r w:rsidR="00FB402B" w:rsidRPr="00A0422E">
        <w:t xml:space="preserve"> patients, </w:t>
      </w:r>
      <w:r w:rsidR="00EA164F">
        <w:t>235</w:t>
      </w:r>
      <w:r w:rsidR="00FB402B" w:rsidRPr="00A0422E">
        <w:t xml:space="preserve"> had 10 or more </w:t>
      </w:r>
      <w:r w:rsidR="00EA164F">
        <w:t xml:space="preserve">available </w:t>
      </w:r>
      <w:r w:rsidR="00FB402B" w:rsidRPr="00A0422E">
        <w:t>eosinophil counts</w:t>
      </w:r>
      <w:r w:rsidR="00EA164F">
        <w:t xml:space="preserve">. Though broadly comparable in terms </w:t>
      </w:r>
      <w:r w:rsidR="008A20DA">
        <w:t xml:space="preserve">of </w:t>
      </w:r>
      <w:r w:rsidR="00EA164F" w:rsidRPr="00A0422E">
        <w:t xml:space="preserve">basic demographics, lung function tests, healthcare utilisation </w:t>
      </w:r>
      <w:r w:rsidR="007116FF" w:rsidRPr="00A0422E">
        <w:t>or</w:t>
      </w:r>
      <w:r w:rsidR="007116FF">
        <w:t xml:space="preserve"> asthma control (as measured by ACQ6)</w:t>
      </w:r>
      <w:r w:rsidR="00EA164F">
        <w:t xml:space="preserve">, patients with ten or more blood tests were slightly older, had a higher BMI and lower total IgE than those with </w:t>
      </w:r>
      <w:r w:rsidR="00FB402B" w:rsidRPr="00A0422E">
        <w:t>fewer than 10 blood tests</w:t>
      </w:r>
      <w:r w:rsidR="00EA164F">
        <w:t xml:space="preserve"> (</w:t>
      </w:r>
      <w:r w:rsidR="009E6479">
        <w:t xml:space="preserve">Supplementary </w:t>
      </w:r>
      <w:r w:rsidR="00EA164F">
        <w:t xml:space="preserve">Table E3).  </w:t>
      </w:r>
    </w:p>
    <w:bookmarkEnd w:id="2"/>
    <w:p w14:paraId="067D8DC0" w14:textId="77777777" w:rsidR="005F4807" w:rsidRPr="009166D0" w:rsidRDefault="005F4807" w:rsidP="005F4807">
      <w:pPr>
        <w:pStyle w:val="Heading2"/>
      </w:pPr>
      <w:r>
        <w:t xml:space="preserve">Eosinophilic sub-grouping of Patients </w:t>
      </w:r>
    </w:p>
    <w:p w14:paraId="2FE84CC2" w14:textId="25B6F25D" w:rsidR="00E92FC5" w:rsidRDefault="00E92FC5" w:rsidP="00CA0DC6">
      <w:pPr>
        <w:spacing w:line="360" w:lineRule="auto"/>
        <w:rPr>
          <w:rFonts w:cstheme="minorHAnsi"/>
        </w:rPr>
      </w:pPr>
      <w:r w:rsidRPr="00A0422E">
        <w:t xml:space="preserve">Of the </w:t>
      </w:r>
      <w:bookmarkStart w:id="4" w:name="_Hlk45645151"/>
      <w:r w:rsidR="00CA0DC6">
        <w:t>235</w:t>
      </w:r>
      <w:bookmarkEnd w:id="4"/>
      <w:r w:rsidRPr="00A0422E">
        <w:t xml:space="preserve"> patients with 10 or more clinical blood test results, </w:t>
      </w:r>
      <w:r w:rsidR="00CA0DC6">
        <w:t>79 (</w:t>
      </w:r>
      <w:bookmarkStart w:id="5" w:name="_Hlk45645206"/>
      <w:r w:rsidR="00CA0DC6">
        <w:t>40.3%</w:t>
      </w:r>
      <w:bookmarkEnd w:id="5"/>
      <w:r w:rsidR="00CA0DC6">
        <w:t xml:space="preserve">) were </w:t>
      </w:r>
      <w:r w:rsidR="00882264">
        <w:t xml:space="preserve">eosinophilic </w:t>
      </w:r>
      <w:r w:rsidR="00CA0DC6">
        <w:t xml:space="preserve">(using a </w:t>
      </w:r>
      <w:r w:rsidR="00407BDA">
        <w:t xml:space="preserve">threshold </w:t>
      </w:r>
      <w:r w:rsidR="00CA0DC6">
        <w:t xml:space="preserve">of </w:t>
      </w:r>
      <w:r w:rsidR="00CA0DC6" w:rsidRPr="00FB402B">
        <w:rPr>
          <w:u w:val="single"/>
        </w:rPr>
        <w:t>&gt;</w:t>
      </w:r>
      <w:r w:rsidR="00CA0DC6" w:rsidRPr="00442B3D">
        <w:rPr>
          <w:rFonts w:cstheme="minorHAnsi"/>
        </w:rPr>
        <w:t>300 cell</w:t>
      </w:r>
      <w:r w:rsidR="00CA0DC6">
        <w:rPr>
          <w:rFonts w:cstheme="minorHAnsi"/>
        </w:rPr>
        <w:t>s</w:t>
      </w:r>
      <w:r w:rsidR="00CA0DC6" w:rsidRPr="00442B3D">
        <w:rPr>
          <w:rFonts w:cstheme="minorHAnsi"/>
        </w:rPr>
        <w:t>/µL</w:t>
      </w:r>
      <w:r w:rsidR="00CA0DC6">
        <w:t xml:space="preserve">) </w:t>
      </w:r>
      <w:r w:rsidR="00882264">
        <w:t xml:space="preserve">at enrolment </w:t>
      </w:r>
      <w:r w:rsidR="004E26B0">
        <w:t>to</w:t>
      </w:r>
      <w:r w:rsidR="00882264">
        <w:t xml:space="preserve"> the study. </w:t>
      </w:r>
      <w:r w:rsidR="00CA0DC6">
        <w:t>Of the remaining 156 patients who were non-eosinophilic, 117 (75.0%)</w:t>
      </w:r>
      <w:r w:rsidR="00CA0DC6" w:rsidRPr="00CA0DC6">
        <w:t xml:space="preserve"> </w:t>
      </w:r>
      <w:r w:rsidR="00CA0DC6">
        <w:t xml:space="preserve">had historically demonstrated an eosinophilia on at least one occasion </w:t>
      </w:r>
      <w:r w:rsidR="00CA0DC6">
        <w:lastRenderedPageBreak/>
        <w:t>whilst just 39</w:t>
      </w:r>
      <w:r w:rsidR="00456FB5">
        <w:t xml:space="preserve"> </w:t>
      </w:r>
      <w:r w:rsidR="00CA0DC6">
        <w:t>(25.0%)</w:t>
      </w:r>
      <w:r w:rsidR="00CA0DC6" w:rsidRPr="00882264">
        <w:t xml:space="preserve"> never demonstrated an eosinophilia</w:t>
      </w:r>
      <w:r w:rsidR="00BF139B">
        <w:t xml:space="preserve"> (Figure 1)</w:t>
      </w:r>
      <w:r w:rsidR="00CA0DC6">
        <w:t xml:space="preserve">. Thus, only 16.6% of patients </w:t>
      </w:r>
      <w:r w:rsidR="00E813AD">
        <w:t>we</w:t>
      </w:r>
      <w:r w:rsidR="00CA0DC6">
        <w:t xml:space="preserve">re never eosinophilic, which reduced to 3.4% (n=8) if the </w:t>
      </w:r>
      <w:r w:rsidR="009C4E59">
        <w:t xml:space="preserve">threshold was reduced to </w:t>
      </w:r>
      <w:r w:rsidR="009C4E59" w:rsidRPr="00FB402B">
        <w:rPr>
          <w:u w:val="single"/>
        </w:rPr>
        <w:t>&gt;</w:t>
      </w:r>
      <w:r w:rsidR="009C4E59">
        <w:rPr>
          <w:rFonts w:cstheme="minorHAnsi"/>
        </w:rPr>
        <w:t>2</w:t>
      </w:r>
      <w:r w:rsidR="009C4E59" w:rsidRPr="00442B3D">
        <w:rPr>
          <w:rFonts w:cstheme="minorHAnsi"/>
        </w:rPr>
        <w:t>00 cell</w:t>
      </w:r>
      <w:r w:rsidR="009C4E59">
        <w:rPr>
          <w:rFonts w:cstheme="minorHAnsi"/>
        </w:rPr>
        <w:t>s</w:t>
      </w:r>
      <w:r w:rsidR="009C4E59" w:rsidRPr="00442B3D">
        <w:rPr>
          <w:rFonts w:cstheme="minorHAnsi"/>
        </w:rPr>
        <w:t>/µL</w:t>
      </w:r>
      <w:r w:rsidR="00CA0DC6">
        <w:rPr>
          <w:rFonts w:cstheme="minorHAnsi"/>
        </w:rPr>
        <w:t xml:space="preserve">. </w:t>
      </w:r>
    </w:p>
    <w:p w14:paraId="04CDEA34" w14:textId="7871B0DC" w:rsidR="005F4807" w:rsidRDefault="005F4807" w:rsidP="005F4807">
      <w:pPr>
        <w:pStyle w:val="Heading2"/>
      </w:pPr>
      <w:r>
        <w:t>Never Eosinophilic Patients</w:t>
      </w:r>
    </w:p>
    <w:p w14:paraId="38E3F8B6" w14:textId="76542100" w:rsidR="0084759C" w:rsidRDefault="008A42B0" w:rsidP="00DD72C3">
      <w:pPr>
        <w:spacing w:line="360" w:lineRule="auto"/>
      </w:pPr>
      <w:r>
        <w:t>Patients with difficult to treat asthma who never demonstrated eosinophilia were more likely to have less severe post</w:t>
      </w:r>
      <w:r w:rsidR="009C4E59">
        <w:t>-</w:t>
      </w:r>
      <w:r>
        <w:t xml:space="preserve">bronchodilator airflow obstruction, lower </w:t>
      </w:r>
      <w:r w:rsidR="00F4246E">
        <w:t>fractional exhaled nitric oxide (</w:t>
      </w:r>
      <w:r>
        <w:t>FeNO</w:t>
      </w:r>
      <w:r w:rsidR="00B422BD">
        <w:t>)</w:t>
      </w:r>
      <w:r>
        <w:t xml:space="preserve"> and lower total </w:t>
      </w:r>
      <w:r w:rsidR="00130879">
        <w:t>serum immunoglobulin</w:t>
      </w:r>
      <w:r w:rsidR="00F4246E">
        <w:t xml:space="preserve"> E (</w:t>
      </w:r>
      <w:r>
        <w:t>IgE</w:t>
      </w:r>
      <w:r w:rsidR="00F4246E">
        <w:t>)</w:t>
      </w:r>
      <w:r>
        <w:t xml:space="preserve"> levels than the e</w:t>
      </w:r>
      <w:r w:rsidR="00F074F7">
        <w:t xml:space="preserve">ver-eosinophilic </w:t>
      </w:r>
      <w:r w:rsidR="002E3F83">
        <w:t xml:space="preserve">(historical) </w:t>
      </w:r>
      <w:r w:rsidR="00F074F7">
        <w:t>group (Table 1</w:t>
      </w:r>
      <w:r w:rsidR="00617287">
        <w:t xml:space="preserve">). </w:t>
      </w:r>
      <w:r w:rsidR="00456FB5">
        <w:t xml:space="preserve">Nine </w:t>
      </w:r>
      <w:r w:rsidR="00FF208B">
        <w:t>(</w:t>
      </w:r>
      <w:r w:rsidR="00CB46C3">
        <w:t xml:space="preserve">23.1%) </w:t>
      </w:r>
      <w:r w:rsidR="0084759C">
        <w:t>of these patients</w:t>
      </w:r>
      <w:r w:rsidR="00456FB5">
        <w:t xml:space="preserve"> subsequently</w:t>
      </w:r>
      <w:r w:rsidR="0084759C">
        <w:t xml:space="preserve"> received anti</w:t>
      </w:r>
      <w:r w:rsidR="00456FB5">
        <w:t>-</w:t>
      </w:r>
      <w:r w:rsidR="0084759C">
        <w:t xml:space="preserve">IgE monoclonal antibody therapy. </w:t>
      </w:r>
      <w:r w:rsidR="00CB46C3">
        <w:t xml:space="preserve">By comparison </w:t>
      </w:r>
      <w:r w:rsidR="00252ECC">
        <w:t xml:space="preserve">43.4% of ever eosinophilic patients </w:t>
      </w:r>
      <w:r w:rsidR="004D2D50">
        <w:t xml:space="preserve">subsequently commenced biologic therapy. </w:t>
      </w:r>
      <w:r w:rsidR="0084759C">
        <w:t>Other than ABPA/SAFS</w:t>
      </w:r>
      <w:r w:rsidR="003855F3">
        <w:t xml:space="preserve"> (Allergic Bronchopulmonary Aspergillosis/ Severe Asthma with Fungal Sensitisation)</w:t>
      </w:r>
      <w:r w:rsidR="0084759C">
        <w:t>, which was not seen in the never eosinophilic patients, t</w:t>
      </w:r>
      <w:r w:rsidR="00A878EF">
        <w:t>here were no differences in the prevalence of common co-morbidities between these groups (</w:t>
      </w:r>
      <w:r w:rsidR="00F9315B">
        <w:t>Table 2)</w:t>
      </w:r>
      <w:r w:rsidR="00550B3E">
        <w:t xml:space="preserve">. Presence of nasal polyposis on CT </w:t>
      </w:r>
      <w:r w:rsidR="00D32951">
        <w:t xml:space="preserve">and sputum </w:t>
      </w:r>
      <w:r w:rsidR="00380ED4">
        <w:t>differential cell counts were</w:t>
      </w:r>
      <w:r w:rsidR="00550B3E">
        <w:t xml:space="preserve"> available in only a small subset of patients, in whom investigation was clinically relevant</w:t>
      </w:r>
      <w:r w:rsidR="0084759C">
        <w:t xml:space="preserve">. </w:t>
      </w:r>
    </w:p>
    <w:p w14:paraId="458634E9" w14:textId="260FD4D0" w:rsidR="005B0E8E" w:rsidRDefault="002D283F" w:rsidP="000449E8">
      <w:pPr>
        <w:spacing w:line="360" w:lineRule="auto"/>
        <w:rPr>
          <w:rFonts w:ascii="Times New Roman" w:hAnsi="Times New Roman" w:cs="Times New Roman"/>
          <w:sz w:val="24"/>
          <w:szCs w:val="24"/>
        </w:rPr>
      </w:pPr>
      <w:r>
        <w:rPr>
          <w:rFonts w:cstheme="minorHAnsi"/>
        </w:rPr>
        <w:t xml:space="preserve">In those patients not currently demonstrating a blood eosinophilia, </w:t>
      </w:r>
      <w:r w:rsidR="000449E8">
        <w:rPr>
          <w:rFonts w:cstheme="minorHAnsi"/>
        </w:rPr>
        <w:t>concurrently measured FeNO was no different between never eosinophilic and historically eosinophilic patients</w:t>
      </w:r>
      <w:r w:rsidR="000449E8" w:rsidRPr="00112ECF">
        <w:rPr>
          <w:rFonts w:cstheme="minorHAnsi"/>
        </w:rPr>
        <w:t xml:space="preserve">. However, </w:t>
      </w:r>
      <w:r w:rsidR="00181F26" w:rsidRPr="00112ECF">
        <w:rPr>
          <w:rFonts w:cstheme="minorHAnsi"/>
        </w:rPr>
        <w:t>in such patients</w:t>
      </w:r>
      <w:r w:rsidR="009C736A" w:rsidRPr="00112ECF">
        <w:rPr>
          <w:rFonts w:cstheme="minorHAnsi"/>
        </w:rPr>
        <w:t xml:space="preserve">, </w:t>
      </w:r>
      <w:r w:rsidR="000449E8" w:rsidRPr="00112ECF">
        <w:rPr>
          <w:rFonts w:cstheme="minorHAnsi"/>
        </w:rPr>
        <w:t xml:space="preserve">serum total IgE was significantly higher in historically eosinophilic patients (median 64.85, IQR 190.8) compared to never eosinophilic patients (median 11.60, IQR 79.8), U =861.5, p&lt;0.001 (Figure </w:t>
      </w:r>
      <w:r w:rsidR="00AC05D3">
        <w:rPr>
          <w:rFonts w:cstheme="minorHAnsi"/>
        </w:rPr>
        <w:t>2</w:t>
      </w:r>
      <w:r w:rsidR="000449E8" w:rsidRPr="00112ECF">
        <w:rPr>
          <w:rFonts w:cstheme="minorHAnsi"/>
        </w:rPr>
        <w:t xml:space="preserve">). The AUC for serum total IgE in discriminating between these groups was 0.698, p&lt;0.001; the AUC for FeNO was not statistically significant (Figure </w:t>
      </w:r>
      <w:r w:rsidR="00AC05D3">
        <w:rPr>
          <w:rFonts w:cstheme="minorHAnsi"/>
        </w:rPr>
        <w:t>2</w:t>
      </w:r>
      <w:r w:rsidR="000449E8" w:rsidRPr="00112ECF">
        <w:rPr>
          <w:rFonts w:cstheme="minorHAnsi"/>
        </w:rPr>
        <w:t>).</w:t>
      </w:r>
      <w:r w:rsidR="000449E8">
        <w:rPr>
          <w:rFonts w:cstheme="minorHAnsi"/>
        </w:rPr>
        <w:t xml:space="preserve"> </w:t>
      </w:r>
    </w:p>
    <w:p w14:paraId="7F48FA10" w14:textId="42766284" w:rsidR="008A11FC" w:rsidRPr="006F5B3D" w:rsidRDefault="004F2575" w:rsidP="006F5B3D">
      <w:pPr>
        <w:pStyle w:val="Heading2"/>
      </w:pPr>
      <w:bookmarkStart w:id="6" w:name="OLE_LINK2"/>
      <w:r>
        <w:t>Frequency</w:t>
      </w:r>
      <w:r w:rsidRPr="006F5B3D">
        <w:t xml:space="preserve"> </w:t>
      </w:r>
      <w:r w:rsidR="008A42B0" w:rsidRPr="006F5B3D">
        <w:t xml:space="preserve">of </w:t>
      </w:r>
      <w:r w:rsidR="008A11FC" w:rsidRPr="006F5B3D">
        <w:t>Eosinophilia</w:t>
      </w:r>
      <w:r w:rsidR="00A0422E" w:rsidRPr="006F5B3D">
        <w:t xml:space="preserve"> </w:t>
      </w:r>
    </w:p>
    <w:bookmarkEnd w:id="6"/>
    <w:p w14:paraId="07491782" w14:textId="7BB553EF" w:rsidR="00921F77" w:rsidRPr="00B72B90" w:rsidRDefault="008A42B0" w:rsidP="00882264">
      <w:pPr>
        <w:spacing w:line="360" w:lineRule="auto"/>
        <w:rPr>
          <w:rFonts w:cstheme="minorHAnsi"/>
        </w:rPr>
      </w:pPr>
      <w:r>
        <w:t>“</w:t>
      </w:r>
      <w:r w:rsidRPr="00514988">
        <w:t>Eosinophilic” patients were divided into</w:t>
      </w:r>
      <w:r w:rsidR="003E3823">
        <w:t xml:space="preserve"> </w:t>
      </w:r>
      <w:r w:rsidR="00F40E01">
        <w:t xml:space="preserve">equal </w:t>
      </w:r>
      <w:r w:rsidR="003E3823">
        <w:t>tertiles</w:t>
      </w:r>
      <w:r w:rsidRPr="00514988">
        <w:t xml:space="preserve"> based upon percentage of eosinophil counts </w:t>
      </w:r>
      <w:r w:rsidR="00C60610" w:rsidRPr="00C60610">
        <w:rPr>
          <w:u w:val="single"/>
        </w:rPr>
        <w:t>&gt;</w:t>
      </w:r>
      <w:r w:rsidRPr="00442B3D">
        <w:rPr>
          <w:rFonts w:cstheme="minorHAnsi"/>
        </w:rPr>
        <w:t>300 cell</w:t>
      </w:r>
      <w:r>
        <w:rPr>
          <w:rFonts w:cstheme="minorHAnsi"/>
        </w:rPr>
        <w:t>s</w:t>
      </w:r>
      <w:r w:rsidRPr="00442B3D">
        <w:rPr>
          <w:rFonts w:cstheme="minorHAnsi"/>
        </w:rPr>
        <w:t>/µL</w:t>
      </w:r>
      <w:r w:rsidR="009C4E59">
        <w:rPr>
          <w:rFonts w:cstheme="minorHAnsi"/>
        </w:rPr>
        <w:t>,</w:t>
      </w:r>
      <w:r w:rsidRPr="00442B3D">
        <w:rPr>
          <w:rFonts w:cstheme="minorHAnsi"/>
        </w:rPr>
        <w:t xml:space="preserve"> </w:t>
      </w:r>
      <w:r>
        <w:t>thereby dividing patients</w:t>
      </w:r>
      <w:r w:rsidR="00C60610">
        <w:t xml:space="preserve"> into four groups</w:t>
      </w:r>
      <w:r>
        <w:t xml:space="preserve"> based on </w:t>
      </w:r>
      <w:r w:rsidR="00F94F41">
        <w:t xml:space="preserve">frequency </w:t>
      </w:r>
      <w:r>
        <w:t xml:space="preserve">of </w:t>
      </w:r>
      <w:r w:rsidR="00887B7A">
        <w:t xml:space="preserve">that degree of </w:t>
      </w:r>
      <w:r>
        <w:t>eosinophilia</w:t>
      </w:r>
      <w:r w:rsidR="00E27923">
        <w:t xml:space="preserve">: </w:t>
      </w:r>
      <w:r w:rsidR="00D6079B">
        <w:t>Never</w:t>
      </w:r>
      <w:r w:rsidR="00E27923">
        <w:t xml:space="preserve">, </w:t>
      </w:r>
      <w:r w:rsidR="00D6079B">
        <w:t>Rare</w:t>
      </w:r>
      <w:r w:rsidR="00E27923">
        <w:t xml:space="preserve">, </w:t>
      </w:r>
      <w:r w:rsidR="00D6079B">
        <w:t xml:space="preserve">Intermittent </w:t>
      </w:r>
      <w:r w:rsidR="00E27923">
        <w:t xml:space="preserve">and </w:t>
      </w:r>
      <w:r w:rsidR="00D6079B">
        <w:t>Persistent</w:t>
      </w:r>
      <w:r w:rsidR="00AF70BF">
        <w:t xml:space="preserve">. Broadly, patients demonstrated a blood eosinophilia in 1 in 10 blood results in the Rare group; 1 in 3 results in the Intermittent group and 3 in 4 results in the Persistent group. </w:t>
      </w:r>
      <w:r w:rsidR="00B52D37">
        <w:t xml:space="preserve">Table </w:t>
      </w:r>
      <w:r w:rsidR="006C194A">
        <w:t>3</w:t>
      </w:r>
      <w:r w:rsidR="00B72B90">
        <w:t>)</w:t>
      </w:r>
      <w:r w:rsidRPr="00514988">
        <w:t>.</w:t>
      </w:r>
      <w:r>
        <w:t xml:space="preserve"> </w:t>
      </w:r>
      <w:r w:rsidR="00227411">
        <w:rPr>
          <w:rFonts w:cstheme="minorHAnsi"/>
        </w:rPr>
        <w:t>O</w:t>
      </w:r>
      <w:r w:rsidR="00227411" w:rsidRPr="00A0422E">
        <w:rPr>
          <w:rFonts w:cstheme="minorHAnsi"/>
        </w:rPr>
        <w:t xml:space="preserve">nly </w:t>
      </w:r>
      <w:r w:rsidR="00B72B90">
        <w:rPr>
          <w:rFonts w:cstheme="minorHAnsi"/>
        </w:rPr>
        <w:t xml:space="preserve">1 </w:t>
      </w:r>
      <w:r w:rsidR="00227411" w:rsidRPr="00A0422E">
        <w:rPr>
          <w:rFonts w:cstheme="minorHAnsi"/>
        </w:rPr>
        <w:t>patient</w:t>
      </w:r>
      <w:r w:rsidR="00B72B90">
        <w:rPr>
          <w:rFonts w:cstheme="minorHAnsi"/>
        </w:rPr>
        <w:t>, with at least 10 blood eosinophil results,</w:t>
      </w:r>
      <w:r w:rsidR="00227411" w:rsidRPr="00A0422E">
        <w:rPr>
          <w:rFonts w:cstheme="minorHAnsi"/>
        </w:rPr>
        <w:t xml:space="preserve"> regi</w:t>
      </w:r>
      <w:r w:rsidR="00227411">
        <w:rPr>
          <w:rFonts w:cstheme="minorHAnsi"/>
        </w:rPr>
        <w:t xml:space="preserve">stered an eosinophil count of </w:t>
      </w:r>
      <w:r w:rsidR="00227411" w:rsidRPr="007F3CDA">
        <w:rPr>
          <w:rFonts w:cstheme="minorHAnsi"/>
          <w:u w:val="single"/>
        </w:rPr>
        <w:t>&gt;</w:t>
      </w:r>
      <w:r w:rsidR="00227411" w:rsidRPr="00227411">
        <w:rPr>
          <w:rFonts w:cstheme="minorHAnsi"/>
        </w:rPr>
        <w:t xml:space="preserve"> </w:t>
      </w:r>
      <w:r w:rsidR="00227411">
        <w:rPr>
          <w:rFonts w:cstheme="minorHAnsi"/>
        </w:rPr>
        <w:t xml:space="preserve">300 </w:t>
      </w:r>
      <w:r w:rsidR="00227411" w:rsidRPr="00442B3D">
        <w:rPr>
          <w:rFonts w:cstheme="minorHAnsi"/>
        </w:rPr>
        <w:t>cell</w:t>
      </w:r>
      <w:r w:rsidR="00227411">
        <w:rPr>
          <w:rFonts w:cstheme="minorHAnsi"/>
        </w:rPr>
        <w:t>s</w:t>
      </w:r>
      <w:r w:rsidR="00227411" w:rsidRPr="00442B3D">
        <w:rPr>
          <w:rFonts w:cstheme="minorHAnsi"/>
        </w:rPr>
        <w:t xml:space="preserve">/µL </w:t>
      </w:r>
      <w:r w:rsidR="00227411">
        <w:rPr>
          <w:rFonts w:cstheme="minorHAnsi"/>
        </w:rPr>
        <w:t xml:space="preserve">in </w:t>
      </w:r>
      <w:r w:rsidR="00CF2DB1">
        <w:rPr>
          <w:rFonts w:cstheme="minorHAnsi"/>
        </w:rPr>
        <w:t>all</w:t>
      </w:r>
      <w:r w:rsidR="00B72B90">
        <w:rPr>
          <w:rFonts w:cstheme="minorHAnsi"/>
        </w:rPr>
        <w:t xml:space="preserve"> </w:t>
      </w:r>
      <w:r w:rsidR="002A4363">
        <w:rPr>
          <w:rFonts w:cstheme="minorHAnsi"/>
        </w:rPr>
        <w:t>of</w:t>
      </w:r>
      <w:r w:rsidR="00227411">
        <w:rPr>
          <w:rFonts w:cstheme="minorHAnsi"/>
        </w:rPr>
        <w:t xml:space="preserve"> their test results. </w:t>
      </w:r>
    </w:p>
    <w:p w14:paraId="6D2E09AC" w14:textId="01D444AF" w:rsidR="00800D7C" w:rsidRDefault="009A4A01" w:rsidP="00DD72C3">
      <w:pPr>
        <w:spacing w:line="360" w:lineRule="auto"/>
      </w:pPr>
      <w:r>
        <w:t>The</w:t>
      </w:r>
      <w:r w:rsidR="007C7DB0">
        <w:t xml:space="preserve"> clinical features of these</w:t>
      </w:r>
      <w:r>
        <w:t xml:space="preserve"> </w:t>
      </w:r>
      <w:r w:rsidR="00C60610">
        <w:t xml:space="preserve">four groups </w:t>
      </w:r>
      <w:r w:rsidR="006F5B3D">
        <w:t xml:space="preserve">are shown in </w:t>
      </w:r>
      <w:r w:rsidR="009C736A">
        <w:t xml:space="preserve">Supplementary </w:t>
      </w:r>
      <w:r w:rsidR="00B72B90">
        <w:t>Table E</w:t>
      </w:r>
      <w:r w:rsidR="00AC05D3">
        <w:t>4</w:t>
      </w:r>
      <w:r>
        <w:t>.</w:t>
      </w:r>
      <w:r w:rsidR="00921F77">
        <w:t xml:space="preserve"> </w:t>
      </w:r>
      <w:r w:rsidR="00C60610">
        <w:t>In general, a</w:t>
      </w:r>
      <w:r w:rsidR="00921F77">
        <w:t xml:space="preserve">s the </w:t>
      </w:r>
      <w:r w:rsidR="005F6DDC">
        <w:t xml:space="preserve">frequency </w:t>
      </w:r>
      <w:r w:rsidR="00921F77">
        <w:t>of eosinophilia increase</w:t>
      </w:r>
      <w:r w:rsidR="000A5B1B">
        <w:t>d</w:t>
      </w:r>
      <w:r w:rsidR="00921F77">
        <w:t xml:space="preserve"> so t</w:t>
      </w:r>
      <w:r w:rsidR="0061641E">
        <w:t>o</w:t>
      </w:r>
      <w:r w:rsidR="00921F77">
        <w:t>o d</w:t>
      </w:r>
      <w:r w:rsidR="00057735">
        <w:t>id</w:t>
      </w:r>
      <w:r w:rsidR="00921F77">
        <w:t xml:space="preserve"> the surrogate biomarkers FeNO and total IgE</w:t>
      </w:r>
      <w:r w:rsidR="00B72B90">
        <w:t xml:space="preserve"> and co</w:t>
      </w:r>
      <w:r w:rsidR="00DF7970">
        <w:t>-</w:t>
      </w:r>
      <w:r w:rsidR="00B72B90">
        <w:t>morbidity with ABPA and bronchiectasis</w:t>
      </w:r>
      <w:r w:rsidR="00921F77">
        <w:t xml:space="preserve">. Increasing eosinophilia </w:t>
      </w:r>
      <w:r w:rsidR="00057735">
        <w:t>wa</w:t>
      </w:r>
      <w:r w:rsidR="00921F77">
        <w:t>s also associated with worsening lung function, particularly FEV</w:t>
      </w:r>
      <w:r w:rsidR="00921F77" w:rsidRPr="002F0AEF">
        <w:rPr>
          <w:vertAlign w:val="subscript"/>
        </w:rPr>
        <w:t>1</w:t>
      </w:r>
      <w:r w:rsidR="002F0AEF">
        <w:t>/FVC ratio and FEF</w:t>
      </w:r>
      <w:r w:rsidR="00921F77" w:rsidRPr="002F0AEF">
        <w:rPr>
          <w:vertAlign w:val="subscript"/>
        </w:rPr>
        <w:t>25-75%</w:t>
      </w:r>
      <w:r w:rsidR="00921F77">
        <w:t xml:space="preserve"> (</w:t>
      </w:r>
      <w:r w:rsidR="006F5B3D">
        <w:t xml:space="preserve">Figure </w:t>
      </w:r>
      <w:r w:rsidR="00AC05D3">
        <w:t>3</w:t>
      </w:r>
      <w:r w:rsidR="006F5B3D">
        <w:t>, data in</w:t>
      </w:r>
      <w:r w:rsidR="000B1A5C">
        <w:t xml:space="preserve"> </w:t>
      </w:r>
      <w:r w:rsidR="00B72B90">
        <w:t>T</w:t>
      </w:r>
      <w:r w:rsidR="000B1A5C">
        <w:t>able E</w:t>
      </w:r>
      <w:r w:rsidR="00AC05D3">
        <w:t>5</w:t>
      </w:r>
      <w:r w:rsidR="00921F77">
        <w:t xml:space="preserve">). </w:t>
      </w:r>
    </w:p>
    <w:p w14:paraId="64FE7B00" w14:textId="2E3A9197" w:rsidR="00800D7C" w:rsidRPr="006F5B3D" w:rsidRDefault="00800D7C" w:rsidP="00800D7C">
      <w:pPr>
        <w:pStyle w:val="Heading2"/>
      </w:pPr>
      <w:r>
        <w:lastRenderedPageBreak/>
        <w:t>Sputum</w:t>
      </w:r>
      <w:r w:rsidRPr="006F5B3D">
        <w:t xml:space="preserve"> Eosinophilia </w:t>
      </w:r>
    </w:p>
    <w:p w14:paraId="18D8A378" w14:textId="16E8FE83" w:rsidR="0010694A" w:rsidRDefault="00380ED4" w:rsidP="00C60610">
      <w:pPr>
        <w:spacing w:line="360" w:lineRule="auto"/>
      </w:pPr>
      <w:r>
        <w:t xml:space="preserve">Sputum differential counts were performed in a subset </w:t>
      </w:r>
      <w:r w:rsidR="00DD1353">
        <w:t>(</w:t>
      </w:r>
      <w:r w:rsidR="009D0E59">
        <w:t xml:space="preserve">n=87) </w:t>
      </w:r>
      <w:r>
        <w:t xml:space="preserve">of patients </w:t>
      </w:r>
      <w:r w:rsidR="005D6D22">
        <w:t>at a single time point</w:t>
      </w:r>
      <w:r w:rsidR="00B31B09">
        <w:t xml:space="preserve"> </w:t>
      </w:r>
      <w:r w:rsidR="00191CF9">
        <w:t xml:space="preserve">following </w:t>
      </w:r>
      <w:r w:rsidR="00AE2355">
        <w:t xml:space="preserve">non-biologics </w:t>
      </w:r>
      <w:r w:rsidR="00191CF9">
        <w:t xml:space="preserve">asthma treatment optimisation, </w:t>
      </w:r>
      <w:r>
        <w:t xml:space="preserve">as part of their workup in the regional </w:t>
      </w:r>
      <w:r w:rsidR="00E918B9">
        <w:t>difficult</w:t>
      </w:r>
      <w:r>
        <w:t xml:space="preserve"> asthma clinic at University Hospital Southampton.</w:t>
      </w:r>
      <w:r w:rsidR="00AE2355">
        <w:t xml:space="preserve"> </w:t>
      </w:r>
    </w:p>
    <w:p w14:paraId="4896C6DF" w14:textId="3FEDC89B" w:rsidR="00191CF9" w:rsidRDefault="00AE2355" w:rsidP="00C60610">
      <w:pPr>
        <w:spacing w:line="360" w:lineRule="auto"/>
      </w:pPr>
      <w:r>
        <w:t xml:space="preserve">Sputum eosinophil counts were </w:t>
      </w:r>
      <w:r w:rsidR="0010694A">
        <w:t xml:space="preserve">higher in those patients with persistent blood eosinophilia </w:t>
      </w:r>
      <w:r w:rsidR="009B4C30">
        <w:t xml:space="preserve">(median 4.4%, IQR 10.6) than patients never eosinophilic (median 0.4%, IQR 1.1), p&lt;0.001 by </w:t>
      </w:r>
      <w:r>
        <w:t xml:space="preserve">Kruskall Wallis </w:t>
      </w:r>
      <w:r w:rsidR="005D6D22">
        <w:t>correct</w:t>
      </w:r>
      <w:r w:rsidR="00E918B9">
        <w:t>ed</w:t>
      </w:r>
      <w:r w:rsidR="005D6D22">
        <w:t xml:space="preserve"> for multiple comparisons) </w:t>
      </w:r>
      <w:r>
        <w:t xml:space="preserve">(Figure </w:t>
      </w:r>
      <w:r w:rsidR="00AC05D3">
        <w:t>4</w:t>
      </w:r>
      <w:r w:rsidR="002B391B">
        <w:t>A</w:t>
      </w:r>
      <w:r>
        <w:t>)</w:t>
      </w:r>
      <w:r w:rsidR="00B31DFC">
        <w:t xml:space="preserve">. </w:t>
      </w:r>
      <w:r w:rsidR="005D6D22">
        <w:t>Accordingly, patients le</w:t>
      </w:r>
      <w:r w:rsidR="00B31DFC">
        <w:t xml:space="preserve">ss frequently eosinophilic </w:t>
      </w:r>
      <w:r w:rsidR="00A7143C">
        <w:t>on blood test</w:t>
      </w:r>
      <w:r w:rsidR="005D6D22">
        <w:t>s</w:t>
      </w:r>
      <w:r w:rsidR="00A7143C">
        <w:t xml:space="preserve"> showed a tendency to pauci</w:t>
      </w:r>
      <w:r w:rsidR="007F3CDA">
        <w:t>cellular</w:t>
      </w:r>
      <w:r w:rsidR="00FC4612">
        <w:t xml:space="preserve"> or neutrophilic sputum profiles wh</w:t>
      </w:r>
      <w:r w:rsidR="00B258B0">
        <w:t>i</w:t>
      </w:r>
      <w:r w:rsidR="00FC4612">
        <w:t xml:space="preserve">le </w:t>
      </w:r>
      <w:r w:rsidR="00B258B0">
        <w:t xml:space="preserve">those that showed more frequent </w:t>
      </w:r>
      <w:r w:rsidR="00C41355">
        <w:t>blood eosinophilia had a tendency to demonstrate eosinophilic sputum profiles</w:t>
      </w:r>
      <w:r w:rsidR="005D6D22">
        <w:t xml:space="preserve"> (</w:t>
      </w:r>
      <w:r w:rsidR="00DB14CB">
        <w:t xml:space="preserve">Supplementary </w:t>
      </w:r>
      <w:r w:rsidR="005D6D22">
        <w:t>Tables E</w:t>
      </w:r>
      <w:r w:rsidR="00AC05D3">
        <w:t>6</w:t>
      </w:r>
      <w:r w:rsidR="005D6D22">
        <w:t xml:space="preserve"> and E</w:t>
      </w:r>
      <w:r w:rsidR="00AC05D3">
        <w:t>7</w:t>
      </w:r>
      <w:r w:rsidR="005D6D22">
        <w:t>)</w:t>
      </w:r>
      <w:r w:rsidR="00D00D1E">
        <w:t>.</w:t>
      </w:r>
      <w:r w:rsidR="009B4C30">
        <w:t xml:space="preserve"> </w:t>
      </w:r>
      <w:r w:rsidR="003541ED">
        <w:t>However, i</w:t>
      </w:r>
      <w:r w:rsidR="009B4C30">
        <w:t>ncreasing persistence of blood eosinophil counts was also associated with an increase in sputum neutrophilia</w:t>
      </w:r>
      <w:r w:rsidR="003541ED">
        <w:t xml:space="preserve"> (</w:t>
      </w:r>
      <w:r w:rsidR="00DB14CB">
        <w:t xml:space="preserve">Supplementary </w:t>
      </w:r>
      <w:r w:rsidR="003541ED">
        <w:t>Table E</w:t>
      </w:r>
      <w:r w:rsidR="00AC05D3">
        <w:t>6</w:t>
      </w:r>
      <w:r w:rsidR="003541ED">
        <w:t>)</w:t>
      </w:r>
      <w:r w:rsidR="009B4C30">
        <w:t xml:space="preserve">. </w:t>
      </w:r>
    </w:p>
    <w:p w14:paraId="0C568852" w14:textId="479F9990" w:rsidR="00B73347" w:rsidRDefault="003541ED" w:rsidP="00C60610">
      <w:pPr>
        <w:spacing w:line="360" w:lineRule="auto"/>
      </w:pPr>
      <w:r>
        <w:t xml:space="preserve">We compared the predictive value for current and historical evidence </w:t>
      </w:r>
      <w:r w:rsidR="00BE49A3">
        <w:t xml:space="preserve">for </w:t>
      </w:r>
      <w:r>
        <w:t xml:space="preserve">blood eosinophilia in determining the sputum eosinophilia (sputum eosinophils </w:t>
      </w:r>
      <w:r w:rsidRPr="001C5DE0">
        <w:rPr>
          <w:u w:val="single"/>
        </w:rPr>
        <w:t>&gt;</w:t>
      </w:r>
      <w:r>
        <w:t xml:space="preserve">2%). </w:t>
      </w:r>
      <w:r w:rsidR="00B73347">
        <w:t xml:space="preserve">The positive predictive value </w:t>
      </w:r>
      <w:r w:rsidR="00800D7C">
        <w:t xml:space="preserve">(PPV) </w:t>
      </w:r>
      <w:r w:rsidR="00B73347">
        <w:t>for a single</w:t>
      </w:r>
      <w:r w:rsidR="001C5DE0">
        <w:t xml:space="preserve"> contemporaneous </w:t>
      </w:r>
      <w:r w:rsidR="00B73347">
        <w:t xml:space="preserve">blood eosinophil count to predict sputum eosinophilia </w:t>
      </w:r>
      <w:r w:rsidR="00800D7C">
        <w:t>was</w:t>
      </w:r>
      <w:r w:rsidR="00B73347">
        <w:t xml:space="preserve"> </w:t>
      </w:r>
      <w:r w:rsidRPr="003541ED">
        <w:t>60.71%</w:t>
      </w:r>
      <w:r>
        <w:t xml:space="preserve"> (95%CI </w:t>
      </w:r>
      <w:r w:rsidRPr="003541ED">
        <w:t>45.94 to 73.76</w:t>
      </w:r>
      <w:r>
        <w:t xml:space="preserve">); </w:t>
      </w:r>
      <w:r w:rsidR="00811513">
        <w:t xml:space="preserve">superior to evidence of any </w:t>
      </w:r>
      <w:r w:rsidR="00E11F11">
        <w:t xml:space="preserve">retrospectively noted </w:t>
      </w:r>
      <w:r w:rsidR="00CC7235">
        <w:t xml:space="preserve">historical </w:t>
      </w:r>
      <w:r w:rsidR="00811513">
        <w:t xml:space="preserve">eosinophilia </w:t>
      </w:r>
      <w:r w:rsidRPr="003541ED">
        <w:t>42.25%</w:t>
      </w:r>
      <w:r>
        <w:t xml:space="preserve"> (95%CI </w:t>
      </w:r>
      <w:r w:rsidRPr="003541ED">
        <w:t>38.64 to 45.95</w:t>
      </w:r>
      <w:r>
        <w:t xml:space="preserve">). </w:t>
      </w:r>
      <w:r w:rsidR="00811513">
        <w:t>Whilst the negative predictive value (NPV) of a contemporaneous blood eosinophil count was</w:t>
      </w:r>
      <w:r>
        <w:t xml:space="preserve"> </w:t>
      </w:r>
      <w:r w:rsidRPr="003541ED">
        <w:t>71.11%</w:t>
      </w:r>
      <w:r>
        <w:t xml:space="preserve"> (95% CI </w:t>
      </w:r>
      <w:r w:rsidRPr="003541ED">
        <w:t>61.20 to 79.35</w:t>
      </w:r>
      <w:r>
        <w:t xml:space="preserve">), </w:t>
      </w:r>
      <w:r w:rsidR="00811513">
        <w:t xml:space="preserve">never demonstrating a blood eosinophilia </w:t>
      </w:r>
      <w:r w:rsidR="001C5DE0">
        <w:t>across multiple</w:t>
      </w:r>
      <w:r w:rsidR="00811513">
        <w:t xml:space="preserve"> historical counts improved the NPV to </w:t>
      </w:r>
      <w:r w:rsidRPr="003541ED">
        <w:t>90.91%</w:t>
      </w:r>
      <w:r>
        <w:t xml:space="preserve"> (95% CI </w:t>
      </w:r>
      <w:r w:rsidRPr="003541ED">
        <w:t>57.35% to 98.67%</w:t>
      </w:r>
      <w:r>
        <w:t>)</w:t>
      </w:r>
      <w:r w:rsidR="00800D7C">
        <w:t xml:space="preserve"> (</w:t>
      </w:r>
      <w:r w:rsidR="001C5DE0">
        <w:t xml:space="preserve">Figure </w:t>
      </w:r>
      <w:r w:rsidR="00AC05D3">
        <w:t>4</w:t>
      </w:r>
      <w:r w:rsidR="001C5DE0">
        <w:t>B, c</w:t>
      </w:r>
      <w:r w:rsidR="00800D7C">
        <w:t>ontingency tables described in Supplementary Table E</w:t>
      </w:r>
      <w:r w:rsidR="00AC05D3">
        <w:t>8</w:t>
      </w:r>
      <w:r w:rsidR="00800D7C">
        <w:t>)</w:t>
      </w:r>
      <w:r>
        <w:t xml:space="preserve">. </w:t>
      </w:r>
    </w:p>
    <w:p w14:paraId="497C344D" w14:textId="371ABA68" w:rsidR="00B73347" w:rsidRDefault="00B73347" w:rsidP="00C60610">
      <w:pPr>
        <w:spacing w:line="360" w:lineRule="auto"/>
      </w:pPr>
    </w:p>
    <w:p w14:paraId="5DB65F8D" w14:textId="5F99EEBF" w:rsidR="00191CF9" w:rsidRDefault="000E4D36" w:rsidP="00C60610">
      <w:pPr>
        <w:spacing w:line="360" w:lineRule="auto"/>
      </w:pPr>
      <w:r>
        <w:rPr>
          <w:rStyle w:val="CommentReference"/>
        </w:rPr>
        <w:t xml:space="preserve"> </w:t>
      </w:r>
      <w:r w:rsidR="00380ED4">
        <w:t xml:space="preserve"> </w:t>
      </w:r>
    </w:p>
    <w:p w14:paraId="7FF61C4B" w14:textId="3ED2D7F7" w:rsidR="00854AF0" w:rsidRDefault="00567452" w:rsidP="004537E9">
      <w:pPr>
        <w:pStyle w:val="Heading1"/>
      </w:pPr>
      <w:r>
        <w:br w:type="page"/>
      </w:r>
      <w:r w:rsidR="00854AF0" w:rsidRPr="006F5B3D">
        <w:lastRenderedPageBreak/>
        <w:t>DISCUSSION</w:t>
      </w:r>
    </w:p>
    <w:p w14:paraId="05EA59C8" w14:textId="58F55525" w:rsidR="00C92B61" w:rsidRDefault="00C92B61" w:rsidP="00C92B61">
      <w:pPr>
        <w:spacing w:line="360" w:lineRule="auto"/>
      </w:pPr>
      <w:r>
        <w:t xml:space="preserve">The measurement of </w:t>
      </w:r>
      <w:r w:rsidRPr="00282EDA">
        <w:t>clinical</w:t>
      </w:r>
      <w:r>
        <w:t xml:space="preserve"> and biological features in large cohorts has clearly demonstrated the heterogenous nature of severe asthma. However, the chronic and dynamic nature of severe asthma is poorly represented in clusters derived from cross-sectional study designs, which are weighted towards measurements that are static (age of onset, atopic status) or the measurement of variables known to fluctuate (eosinophil counts</w:t>
      </w:r>
      <w:r w:rsidR="00D60D33">
        <w:t xml:space="preserve"> </w:t>
      </w:r>
      <w:r w:rsidR="00D60D33">
        <w:rPr>
          <w:color w:val="000000"/>
          <w:shd w:val="clear" w:color="auto" w:fill="FFFFFF"/>
        </w:rPr>
        <w:fldChar w:fldCharType="begin">
          <w:fldData xml:space="preserve">PEVuZE5vdGU+PENpdGU+PEF1dGhvcj5Db3Vtb3U8L0F1dGhvcj48WWVhcj4yMDE4PC9ZZWFyPjxS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</w:fldData>
        </w:fldChar>
      </w:r>
      <w:r w:rsidR="002A579F">
        <w:rPr>
          <w:color w:val="000000"/>
          <w:shd w:val="clear" w:color="auto" w:fill="FFFFFF"/>
        </w:rPr>
        <w:instrText xml:space="preserve"> ADDIN EN.CITE </w:instrText>
      </w:r>
      <w:r w:rsidR="002A579F">
        <w:rPr>
          <w:color w:val="000000"/>
          <w:shd w:val="clear" w:color="auto" w:fill="FFFFFF"/>
        </w:rPr>
        <w:fldChar w:fldCharType="begin">
          <w:fldData xml:space="preserve">PEVuZE5vdGU+PENpdGU+PEF1dGhvcj5Db3Vtb3U8L0F1dGhvcj48WWVhcj4yMDE4PC9ZZWFyPjxS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</w:fldData>
        </w:fldChar>
      </w:r>
      <w:r w:rsidR="002A579F">
        <w:rPr>
          <w:color w:val="000000"/>
          <w:shd w:val="clear" w:color="auto" w:fill="FFFFFF"/>
        </w:rPr>
        <w:instrText xml:space="preserve"> ADDIN EN.CITE.DATA </w:instrText>
      </w:r>
      <w:r w:rsidR="002A579F">
        <w:rPr>
          <w:color w:val="000000"/>
          <w:shd w:val="clear" w:color="auto" w:fill="FFFFFF"/>
        </w:rPr>
      </w:r>
      <w:r w:rsidR="002A579F">
        <w:rPr>
          <w:color w:val="000000"/>
          <w:shd w:val="clear" w:color="auto" w:fill="FFFFFF"/>
        </w:rPr>
        <w:fldChar w:fldCharType="end"/>
      </w:r>
      <w:r w:rsidR="00D60D33">
        <w:rPr>
          <w:color w:val="000000"/>
          <w:shd w:val="clear" w:color="auto" w:fill="FFFFFF"/>
        </w:rPr>
      </w:r>
      <w:r w:rsidR="00D60D33">
        <w:rPr>
          <w:color w:val="000000"/>
          <w:shd w:val="clear" w:color="auto" w:fill="FFFFFF"/>
        </w:rPr>
        <w:fldChar w:fldCharType="separate"/>
      </w:r>
      <w:r w:rsidR="002A579F" w:rsidRPr="002A579F">
        <w:rPr>
          <w:noProof/>
          <w:color w:val="000000"/>
          <w:shd w:val="clear" w:color="auto" w:fill="FFFFFF"/>
          <w:vertAlign w:val="superscript"/>
        </w:rPr>
        <w:t>18,19</w:t>
      </w:r>
      <w:r w:rsidR="00D60D33">
        <w:rPr>
          <w:color w:val="000000"/>
          <w:shd w:val="clear" w:color="auto" w:fill="FFFFFF"/>
        </w:rPr>
        <w:fldChar w:fldCharType="end"/>
      </w:r>
      <w:r>
        <w:t xml:space="preserve"> and FeNO</w:t>
      </w:r>
      <w:r w:rsidR="00D60D33">
        <w:t xml:space="preserve"> </w:t>
      </w:r>
      <w:r w:rsidR="00D60D33">
        <w:fldChar w:fldCharType="begin"/>
      </w:r>
      <w:r w:rsidR="002A579F">
        <w:instrText xml:space="preserve"> ADDIN EN.CITE &lt;EndNote&gt;&lt;Cite&gt;&lt;Author&gt;Stern&lt;/Author&gt;&lt;Year&gt;2011&lt;/Year&gt;&lt;RecNum&gt;2&lt;/RecNum&gt;&lt;DisplayText&gt;&lt;style face="superscript"&gt;28&lt;/style&gt;&lt;/DisplayText&gt;&lt;record&gt;&lt;rec-number&gt;2&lt;/rec-number&gt;&lt;foreign-keys&gt;&lt;key app="EN" db-id="2ta5frsz3rapttes05f5vff42awz2dadxtpf" timestamp="1592311965"&gt;2&lt;/key&gt;&lt;/foreign-keys&gt;&lt;ref-type name="Journal Article"&gt;17&lt;/ref-type&gt;&lt;contributors&gt;&lt;authors&gt;&lt;author&gt;Stern, G.&lt;/author&gt;&lt;author&gt;de Jongste, J.&lt;/author&gt;&lt;author&gt;van der Valk, R.&lt;/author&gt;&lt;author&gt;Baraldi, E.&lt;/author&gt;&lt;author&gt;Carraro, S.&lt;/author&gt;&lt;author&gt;Thamrin, C.&lt;/author&gt;&lt;author&gt;Frey, U.&lt;/author&gt;&lt;/authors&gt;&lt;/contributors&gt;&lt;auth-address&gt;Department of Pediatrics, University Hospital of Bern, Bern, Switzerland.&lt;/auth-address&gt;&lt;titles&gt;&lt;title&gt;Fluctuation phenotyping based on daily fraction of exhaled nitric oxide values in asthmatic children&lt;/title&gt;&lt;secondary-title&gt;J Allergy Clin Immunol&lt;/secondary-title&gt;&lt;/titles&gt;&lt;periodical&gt;&lt;full-title&gt;J Allergy Clin Immunol&lt;/full-title&gt;&lt;/periodical&gt;&lt;pages&gt;293-300&lt;/pages&gt;&lt;volume&gt;128&lt;/volume&gt;&lt;number&gt;2&lt;/number&gt;&lt;edition&gt;2011/04/15&lt;/edition&gt;&lt;keywords&gt;&lt;keyword&gt;Asthma/metabolism/*physiopathology&lt;/keyword&gt;&lt;keyword&gt;Biomarkers/*analysis&lt;/keyword&gt;&lt;keyword&gt;Breath Tests/methods&lt;/keyword&gt;&lt;keyword&gt;Child&lt;/keyword&gt;&lt;keyword&gt;Exhalation&lt;/keyword&gt;&lt;keyword&gt;Female&lt;/keyword&gt;&lt;keyword&gt;Humans&lt;/keyword&gt;&lt;keyword&gt;Hypersensitivity, Immediate/metabolism/physiopathology&lt;/keyword&gt;&lt;keyword&gt;Male&lt;/keyword&gt;&lt;keyword&gt;Nitric Oxide/*analysis/metabolism&lt;/keyword&gt;&lt;keyword&gt;Phenotype&lt;/keyword&gt;&lt;keyword&gt;Severity of Illness Index&lt;/keyword&gt;&lt;keyword&gt;Time Factors&lt;/keyword&gt;&lt;/keywords&gt;&lt;dates&gt;&lt;year&gt;2011&lt;/year&gt;&lt;pub-dates&gt;&lt;date&gt;Aug&lt;/date&gt;&lt;/pub-dates&gt;&lt;/dates&gt;&lt;isbn&gt;1097-6825 (Electronic)&amp;#xD;0091-6749 (Linking)&lt;/isbn&gt;&lt;accession-num&gt;21489612&lt;/accession-num&gt;&lt;urls&gt;&lt;related-urls&gt;&lt;url&gt;https://www.ncbi.nlm.nih.gov/pubmed/21489612&lt;/url&gt;&lt;/related-urls&gt;&lt;/urls&gt;&lt;electronic-resource-num&gt;10.1016/j.jaci.2011.03.010&lt;/electronic-resource-num&gt;&lt;/record&gt;&lt;/Cite&gt;&lt;/EndNote&gt;</w:instrText>
      </w:r>
      <w:r w:rsidR="00D60D33">
        <w:fldChar w:fldCharType="separate"/>
      </w:r>
      <w:r w:rsidR="002A579F" w:rsidRPr="002A579F">
        <w:rPr>
          <w:noProof/>
          <w:vertAlign w:val="superscript"/>
        </w:rPr>
        <w:t>28</w:t>
      </w:r>
      <w:r w:rsidR="00D60D33">
        <w:fldChar w:fldCharType="end"/>
      </w:r>
      <w:r>
        <w:t>) at a single time</w:t>
      </w:r>
      <w:r w:rsidR="009A491B">
        <w:t>-</w:t>
      </w:r>
      <w:r>
        <w:t xml:space="preserve">point. </w:t>
      </w:r>
      <w:r w:rsidR="00E65C02">
        <w:t xml:space="preserve">Variability in eosinophils has been associated with poor asthma control </w:t>
      </w:r>
      <w:r w:rsidR="00E65C02">
        <w:fldChar w:fldCharType="begin"/>
      </w:r>
      <w:r w:rsidR="002A579F">
        <w:instrText xml:space="preserve"> ADDIN EN.CITE &lt;EndNote&gt;&lt;Cite&gt;&lt;Author&gt;Rakowski&lt;/Author&gt;&lt;Year&gt;2019&lt;/Year&gt;&lt;RecNum&gt;5114&lt;/RecNum&gt;&lt;DisplayText&gt;&lt;style face="superscript"&gt;17&lt;/style&gt;&lt;/DisplayText&gt;&lt;record&gt;&lt;rec-number&gt;5114&lt;/rec-number&gt;&lt;foreign-keys&gt;&lt;key app="EN" db-id="rtv9v05ssr02rlexwd7vr05pars5zttxxfz2" timestamp="1558617810"&gt;5114&lt;/key&gt;&lt;/foreign-keys&gt;&lt;ref-type name="Journal Article"&gt;17&lt;/ref-type&gt;&lt;contributors&gt;&lt;authors&gt;&lt;author&gt;Rakowski, E.&lt;/author&gt;&lt;author&gt;Zhao, S.&lt;/author&gt;&lt;author&gt;Liu, M.&lt;/author&gt;&lt;author&gt;Ahuja, S.&lt;/author&gt;&lt;author&gt;Durmus, N.&lt;/author&gt;&lt;author&gt;Grunig, G.&lt;/author&gt;&lt;author&gt;Curotto de Lafaille, M.&lt;/author&gt;&lt;author&gt;Wu, Y.&lt;/author&gt;&lt;author&gt;Reibman, J.&lt;/author&gt;&lt;/authors&gt;&lt;/contributors&gt;&lt;auth-address&gt;Department of Medicine, New York University School of Medicine, New York, New York.&amp;#xD;Department of Population Health, New York University School of Medicine, New York, New York.&amp;#xD;Department of Environmental Medicine, New York University School of Medicine, New York, New York.&lt;/auth-address&gt;&lt;titles&gt;&lt;title&gt;Variability of blood eosinophils in patients in a clinic for severe asthma&lt;/title&gt;&lt;secondary-title&gt;Clin Exp Allergy&lt;/secondary-title&gt;&lt;/titles&gt;&lt;periodical&gt;&lt;full-title&gt;Clin Exp Allergy&lt;/full-title&gt;&lt;abbr-1&gt;Clinical and experimental allergy : journal of the British Society for Allergy and Clinical Immunology&lt;/abbr-1&gt;&lt;/periodical&gt;&lt;pages&gt;163-170&lt;/pages&gt;&lt;volume&gt;49&lt;/volume&gt;&lt;number&gt;2&lt;/number&gt;&lt;edition&gt;2018/11/12&lt;/edition&gt;&lt;dates&gt;&lt;year&gt;2019&lt;/year&gt;&lt;pub-dates&gt;&lt;date&gt;Feb&lt;/date&gt;&lt;/pub-dates&gt;&lt;/dates&gt;&lt;isbn&gt;1365-2222 (Electronic)&amp;#xD;0954-7894 (Linking)&lt;/isbn&gt;&lt;accession-num&gt;30415509&lt;/accession-num&gt;&lt;urls&gt;&lt;related-urls&gt;&lt;url&gt;https://www.ncbi.nlm.nih.gov/pubmed/30415509&lt;/url&gt;&lt;/related-urls&gt;&lt;/urls&gt;&lt;electronic-resource-num&gt;10.1111/cea.13310&lt;/electronic-resource-num&gt;&lt;/record&gt;&lt;/Cite&gt;&lt;/EndNote&gt;</w:instrText>
      </w:r>
      <w:r w:rsidR="00E65C02">
        <w:fldChar w:fldCharType="separate"/>
      </w:r>
      <w:r w:rsidR="002A579F" w:rsidRPr="002A579F">
        <w:rPr>
          <w:noProof/>
          <w:vertAlign w:val="superscript"/>
        </w:rPr>
        <w:t>17</w:t>
      </w:r>
      <w:r w:rsidR="00E65C02">
        <w:fldChar w:fldCharType="end"/>
      </w:r>
      <w:r w:rsidR="00E65C02">
        <w:t xml:space="preserve"> and lung function decline </w:t>
      </w:r>
      <w:r w:rsidR="00E65C02">
        <w:fldChar w:fldCharType="begin">
          <w:fldData xml:space="preserve">PEVuZE5vdGU+PENpdGU+PEF1dGhvcj5OZXdieTwvQXV0aG9yPjxZZWFyPjIwMTQ8L1llYXI+PFJl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</w:fldData>
        </w:fldChar>
      </w:r>
      <w:r w:rsidR="002A579F">
        <w:instrText xml:space="preserve"> ADDIN EN.CITE </w:instrText>
      </w:r>
      <w:r w:rsidR="002A579F">
        <w:fldChar w:fldCharType="begin">
          <w:fldData xml:space="preserve">PEVuZE5vdGU+PENpdGU+PEF1dGhvcj5OZXdieTwvQXV0aG9yPjxZZWFyPjIwMTQ8L1llYXI+PFJl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</w:fldData>
        </w:fldChar>
      </w:r>
      <w:r w:rsidR="002A579F">
        <w:instrText xml:space="preserve"> ADDIN EN.CITE.DATA </w:instrText>
      </w:r>
      <w:r w:rsidR="002A579F">
        <w:fldChar w:fldCharType="end"/>
      </w:r>
      <w:r w:rsidR="00E65C02">
        <w:fldChar w:fldCharType="separate"/>
      </w:r>
      <w:r w:rsidR="002A579F" w:rsidRPr="002A579F">
        <w:rPr>
          <w:noProof/>
          <w:vertAlign w:val="superscript"/>
        </w:rPr>
        <w:t>16</w:t>
      </w:r>
      <w:r w:rsidR="00E65C02">
        <w:fldChar w:fldCharType="end"/>
      </w:r>
      <w:r w:rsidR="002734A3">
        <w:t xml:space="preserve">. Therefore </w:t>
      </w:r>
      <w:r w:rsidR="00611E37">
        <w:t>characterising</w:t>
      </w:r>
      <w:r w:rsidR="00E65C02">
        <w:t xml:space="preserve"> patients </w:t>
      </w:r>
      <w:r>
        <w:t xml:space="preserve">based on fluctuations in repeated measures offers a novel approach to asthma phenotyping </w:t>
      </w:r>
      <w:r w:rsidR="00D60D33">
        <w:fldChar w:fldCharType="begin">
          <w:fldData xml:space="preserve">PEVuZE5vdGU+PENpdGU+PEF1dGhvcj5EZWxnYWRvLUVja2VydDwvQXV0aG9yPjxZZWFyPjIwMTg8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</w:fldData>
        </w:fldChar>
      </w:r>
      <w:r w:rsidR="002A579F">
        <w:instrText xml:space="preserve"> ADDIN EN.CITE </w:instrText>
      </w:r>
      <w:r w:rsidR="002A579F">
        <w:fldChar w:fldCharType="begin">
          <w:fldData xml:space="preserve">PEVuZE5vdGU+PENpdGU+PEF1dGhvcj5EZWxnYWRvLUVja2VydDwvQXV0aG9yPjxZZWFyPjIwMTg8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</w:fldData>
        </w:fldChar>
      </w:r>
      <w:r w:rsidR="002A579F">
        <w:instrText xml:space="preserve"> ADDIN EN.CITE.DATA </w:instrText>
      </w:r>
      <w:r w:rsidR="002A579F">
        <w:fldChar w:fldCharType="end"/>
      </w:r>
      <w:r w:rsidR="00D60D33">
        <w:fldChar w:fldCharType="separate"/>
      </w:r>
      <w:r w:rsidR="002A579F" w:rsidRPr="002A579F">
        <w:rPr>
          <w:noProof/>
          <w:vertAlign w:val="superscript"/>
        </w:rPr>
        <w:t>29</w:t>
      </w:r>
      <w:r w:rsidR="00D60D33">
        <w:fldChar w:fldCharType="end"/>
      </w:r>
      <w:r>
        <w:t xml:space="preserve">. </w:t>
      </w:r>
    </w:p>
    <w:p w14:paraId="0A830E66" w14:textId="31755114" w:rsidR="00C92B61" w:rsidRDefault="00C92B61" w:rsidP="00C92B61">
      <w:pPr>
        <w:spacing w:line="360" w:lineRule="auto"/>
      </w:pPr>
      <w:r>
        <w:t>Here, we have used electronic health records to stratify patients with difficult to control asthma based upon repeated blood eosinophil counts</w:t>
      </w:r>
      <w:r w:rsidR="00E65C02">
        <w:t xml:space="preserve"> into clinically intuitive and therefore clinically translatable descriptions</w:t>
      </w:r>
      <w:r>
        <w:t>. Using a 300 cells/</w:t>
      </w:r>
      <w:r>
        <w:rPr>
          <w:rFonts w:cstheme="minorHAnsi"/>
        </w:rPr>
        <w:t>µ</w:t>
      </w:r>
      <w:r>
        <w:t xml:space="preserve">L cut off (as per NICE asthma biologic guidelines), consistent with other studies, we found very few patients (0.8%) to be eosinophilic on every measurement </w:t>
      </w:r>
      <w:r>
        <w:rPr>
          <w:color w:val="000000"/>
          <w:shd w:val="clear" w:color="auto" w:fill="FFFFFF"/>
        </w:rPr>
        <w:fldChar w:fldCharType="begin">
          <w:fldData xml:space="preserve">PEVuZE5vdGU+PENpdGU+PEF1dGhvcj5Db3Vtb3U8L0F1dGhvcj48WWVhcj4yMDE4PC9ZZWFyPjxS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HBhZ2VzPjU1MS01NTM8L3BhZ2VzPjx2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</w:fldData>
        </w:fldChar>
      </w:r>
      <w:r w:rsidR="002A579F">
        <w:rPr>
          <w:color w:val="000000"/>
          <w:shd w:val="clear" w:color="auto" w:fill="FFFFFF"/>
        </w:rPr>
        <w:instrText xml:space="preserve"> ADDIN EN.CITE </w:instrText>
      </w:r>
      <w:r w:rsidR="002A579F">
        <w:rPr>
          <w:color w:val="000000"/>
          <w:shd w:val="clear" w:color="auto" w:fill="FFFFFF"/>
        </w:rPr>
        <w:fldChar w:fldCharType="begin">
          <w:fldData xml:space="preserve">PEVuZE5vdGU+PENpdGU+PEF1dGhvcj5Db3Vtb3U8L0F1dGhvcj48WWVhcj4yMDE4PC9ZZWFyPjxS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</w:fldData>
        </w:fldChar>
      </w:r>
      <w:r w:rsidR="002A579F">
        <w:rPr>
          <w:color w:val="000000"/>
          <w:shd w:val="clear" w:color="auto" w:fill="FFFFFF"/>
        </w:rPr>
        <w:instrText xml:space="preserve"> ADDIN EN.CITE.DATA </w:instrText>
      </w:r>
      <w:r w:rsidR="002A579F">
        <w:rPr>
          <w:color w:val="000000"/>
          <w:shd w:val="clear" w:color="auto" w:fill="FFFFFF"/>
        </w:rPr>
      </w:r>
      <w:r w:rsidR="002A579F">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2A579F" w:rsidRPr="002A579F">
        <w:rPr>
          <w:noProof/>
          <w:color w:val="000000"/>
          <w:shd w:val="clear" w:color="auto" w:fill="FFFFFF"/>
          <w:vertAlign w:val="superscript"/>
        </w:rPr>
        <w:t>14,17-19</w:t>
      </w:r>
      <w:r>
        <w:rPr>
          <w:color w:val="000000"/>
          <w:shd w:val="clear" w:color="auto" w:fill="FFFFFF"/>
        </w:rPr>
        <w:fldChar w:fldCharType="end"/>
      </w:r>
      <w:r>
        <w:t xml:space="preserve">. </w:t>
      </w:r>
      <w:r w:rsidR="00275ACC">
        <w:t xml:space="preserve">However, though our </w:t>
      </w:r>
      <w:r w:rsidR="00203C36">
        <w:t xml:space="preserve">cross-sectional </w:t>
      </w:r>
      <w:r w:rsidR="00275ACC">
        <w:t>data</w:t>
      </w:r>
      <w:r w:rsidR="00203C36">
        <w:t xml:space="preserve"> corroborates the statement </w:t>
      </w:r>
      <w:r w:rsidR="00275ACC">
        <w:t xml:space="preserve">that </w:t>
      </w:r>
      <w:r w:rsidR="00203C36">
        <w:t>T2 inflammation is found in around 50% of patients with severe asthma</w:t>
      </w:r>
      <w:r w:rsidR="00486549">
        <w:fldChar w:fldCharType="begin"/>
      </w:r>
      <w:r w:rsidR="00486549">
        <w:instrText xml:space="preserve"> ADDIN EN.CITE &lt;EndNote&gt;&lt;Cite&gt;&lt;Author&gt;Asthma&lt;/Author&gt;&lt;Year&gt;2020&lt;/Year&gt;&lt;RecNum&gt;80&lt;/RecNum&gt;&lt;DisplayText&gt;&lt;style face="superscript"&gt;30&lt;/style&gt;&lt;/DisplayText&gt;&lt;record&gt;&lt;rec-number&gt;80&lt;/rec-number&gt;&lt;foreign-keys&gt;&lt;key app="EN" db-id="s22w2srs8edp50e0fr4xt0xxvfefvxpws59x" timestamp="1602366814"&gt;80&lt;/key&gt;&lt;/foreign-keys&gt;&lt;ref-type name="Web Page"&gt;12&lt;/ref-type&gt;&lt;contributors&gt;&lt;authors&gt;&lt;author&gt;Global Initiative for Asthma&lt;/author&gt;&lt;/authors&gt;&lt;/contributors&gt;&lt;titles&gt;&lt;title&gt;Global Strategy for Asthma Management and Prevention &lt;/title&gt;&lt;/titles&gt;&lt;number&gt;10/10/20&lt;/number&gt;&lt;dates&gt;&lt;year&gt;2020&lt;/year&gt;&lt;/dates&gt;&lt;urls&gt;&lt;related-urls&gt;&lt;url&gt;https://ginasthma.org/wp-content/uploads/2020/06/GINA-2020-report_20_06_04-1-wms.pdf&lt;/url&gt;&lt;/related-urls&gt;&lt;/urls&gt;&lt;/record&gt;&lt;/Cite&gt;&lt;/EndNote&gt;</w:instrText>
      </w:r>
      <w:r w:rsidR="00486549">
        <w:fldChar w:fldCharType="separate"/>
      </w:r>
      <w:r w:rsidR="00486549" w:rsidRPr="00486549">
        <w:rPr>
          <w:noProof/>
          <w:vertAlign w:val="superscript"/>
        </w:rPr>
        <w:t>30</w:t>
      </w:r>
      <w:r w:rsidR="00486549">
        <w:fldChar w:fldCharType="end"/>
      </w:r>
      <w:r w:rsidR="00203C36">
        <w:t>, our findings demonstrate that in fact,</w:t>
      </w:r>
      <w:r>
        <w:t xml:space="preserve"> the vast majority (</w:t>
      </w:r>
      <w:r w:rsidR="00DF7970">
        <w:t>83</w:t>
      </w:r>
      <w:r>
        <w:t xml:space="preserve">%) of difficult to treat asthma patients have evidence of eosinophilia on at least one occasion in the past decade. </w:t>
      </w:r>
      <w:r w:rsidR="00DF564F">
        <w:rPr>
          <w:rFonts w:eastAsia="Times New Roman"/>
        </w:rPr>
        <w:t>Whilst blood eosinophil counts of 150 cells/uL or greater have been used in severe asthma as a predictor of response to anti-eosinophil biologics</w:t>
      </w:r>
      <w:r w:rsidR="00DF564F">
        <w:fldChar w:fldCharType="begin">
          <w:fldData xml:space="preserve">PEVuZE5vdGU+PENpdGU+PEF1dGhvcj5PcnRlZ2E8L0F1dGhvcj48WWVhcj4yMDE0PC9ZZWFyPjxS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</w:fldData>
        </w:fldChar>
      </w:r>
      <w:r w:rsidR="00DF564F">
        <w:instrText xml:space="preserve"> ADDIN EN.CITE </w:instrText>
      </w:r>
      <w:r w:rsidR="00DF564F">
        <w:fldChar w:fldCharType="begin">
          <w:fldData xml:space="preserve">PEVuZE5vdGU+PENpdGU+PEF1dGhvcj5PcnRlZ2E8L0F1dGhvcj48WWVhcj4yMDE0PC9ZZWFyPjxS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</w:fldData>
        </w:fldChar>
      </w:r>
      <w:r w:rsidR="00DF564F">
        <w:instrText xml:space="preserve"> ADDIN EN.CITE.DATA </w:instrText>
      </w:r>
      <w:r w:rsidR="00DF564F">
        <w:fldChar w:fldCharType="end"/>
      </w:r>
      <w:r w:rsidR="00DF564F">
        <w:fldChar w:fldCharType="separate"/>
      </w:r>
      <w:r w:rsidR="00DF564F" w:rsidRPr="002A579F">
        <w:rPr>
          <w:noProof/>
          <w:vertAlign w:val="superscript"/>
        </w:rPr>
        <w:t>10,11</w:t>
      </w:r>
      <w:r w:rsidR="00DF564F">
        <w:fldChar w:fldCharType="end"/>
      </w:r>
      <w:r w:rsidR="00DF564F">
        <w:rPr>
          <w:rFonts w:eastAsia="Times New Roman"/>
        </w:rPr>
        <w:t>, and this used to define an eosinophilic phenotype, we have taken the more conservative level of 300 cells/uL. However, we have also evaluated the impact of taking a lower threshold of 200 cells/uL, used as the laboratory in Southampton only reports results in centiles and so cannot define a 150 cells/uL threshold. At the blood eosinophil threshold of 200 cells/uL, only 3% of severe asthmatics were never eosinophilic. </w:t>
      </w:r>
      <w:r>
        <w:t xml:space="preserve">This </w:t>
      </w:r>
      <w:r w:rsidR="00203C36">
        <w:t xml:space="preserve">may have </w:t>
      </w:r>
      <w:r>
        <w:t xml:space="preserve">significant relevance to clinical practice of </w:t>
      </w:r>
      <w:r w:rsidR="00B52D37">
        <w:t xml:space="preserve">prescribing a </w:t>
      </w:r>
      <w:r>
        <w:t>rapidly expanding portfolio of biologic drugs whose use is partly governed by meeting a qualifying blood eosinophilia as demonstration of having eosinophilic/ T2 asthma</w:t>
      </w:r>
      <w:r w:rsidR="00B52D37">
        <w:t xml:space="preserve">. </w:t>
      </w:r>
    </w:p>
    <w:p w14:paraId="60CC1022" w14:textId="285D293A" w:rsidR="00C92B61" w:rsidRDefault="00C92B61" w:rsidP="00C92B61">
      <w:pPr>
        <w:spacing w:line="360" w:lineRule="auto"/>
      </w:pPr>
      <w:r>
        <w:t>Transient or intermittent blood eosinophilia is likely to reflect varying levels of T2 suppressing treatment such as corticosteroids and the inherent variability in disease severity within this exacerbation prone population</w:t>
      </w:r>
      <w:r w:rsidR="00111EAF">
        <w:t>. As such, contemporaneous</w:t>
      </w:r>
      <w:r w:rsidR="00E94DA2">
        <w:t>ly</w:t>
      </w:r>
      <w:r w:rsidR="00111EAF">
        <w:t xml:space="preserve"> </w:t>
      </w:r>
      <w:r w:rsidR="00E94DA2">
        <w:t xml:space="preserve">taken </w:t>
      </w:r>
      <w:r w:rsidR="00111EAF">
        <w:t>measures</w:t>
      </w:r>
      <w:r w:rsidR="00E94DA2">
        <w:t xml:space="preserve"> have greater relevance to understanding the airway biology </w:t>
      </w:r>
      <w:r w:rsidR="00D90722">
        <w:fldChar w:fldCharType="begin">
          <w:fldData xml:space="preserve">PEVuZE5vdGU+PENpdGU+PEF1dGhvcj5XYWdlbmVyPC9BdXRob3I+PFllYXI+MjAxNTwvWWVhcj48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</w:fldData>
        </w:fldChar>
      </w:r>
      <w:r w:rsidR="002A579F">
        <w:instrText xml:space="preserve"> ADDIN EN.CITE </w:instrText>
      </w:r>
      <w:r w:rsidR="002A579F">
        <w:fldChar w:fldCharType="begin">
          <w:fldData xml:space="preserve">PEVuZE5vdGU+PENpdGU+PEF1dGhvcj5XYWdlbmVyPC9BdXRob3I+PFllYXI+MjAxNTwvWWVhcj48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</w:fldData>
        </w:fldChar>
      </w:r>
      <w:r w:rsidR="002A579F">
        <w:instrText xml:space="preserve"> ADDIN EN.CITE.DATA </w:instrText>
      </w:r>
      <w:r w:rsidR="002A579F">
        <w:fldChar w:fldCharType="end"/>
      </w:r>
      <w:r w:rsidR="00D90722">
        <w:fldChar w:fldCharType="separate"/>
      </w:r>
      <w:r w:rsidR="002A579F" w:rsidRPr="002A579F">
        <w:rPr>
          <w:noProof/>
          <w:vertAlign w:val="superscript"/>
        </w:rPr>
        <w:t>4</w:t>
      </w:r>
      <w:r w:rsidR="00D90722">
        <w:fldChar w:fldCharType="end"/>
      </w:r>
      <w:r w:rsidR="00E94DA2">
        <w:t xml:space="preserve"> of patients as part of their workup in </w:t>
      </w:r>
      <w:r w:rsidR="002D4126">
        <w:t xml:space="preserve">a </w:t>
      </w:r>
      <w:r w:rsidR="00E94DA2">
        <w:t xml:space="preserve">severe asthma </w:t>
      </w:r>
      <w:r w:rsidR="002D4126">
        <w:t>clinic</w:t>
      </w:r>
      <w:r w:rsidR="00E94DA2">
        <w:t xml:space="preserve">. </w:t>
      </w:r>
      <w:r w:rsidR="00113D9F">
        <w:t>Nevertheless</w:t>
      </w:r>
      <w:r>
        <w:t xml:space="preserve">, </w:t>
      </w:r>
      <w:r w:rsidR="000D0186">
        <w:t xml:space="preserve">subjects with </w:t>
      </w:r>
      <w:r>
        <w:t xml:space="preserve">persistently uncontrolled eosinophilic expression (never and </w:t>
      </w:r>
      <w:r w:rsidR="00B73347">
        <w:t>rare</w:t>
      </w:r>
      <w:r>
        <w:t xml:space="preserve"> vs </w:t>
      </w:r>
      <w:r w:rsidR="00B73347">
        <w:t>intermittent and persistent</w:t>
      </w:r>
      <w:r>
        <w:t xml:space="preserve">) over the 10-year observational period had by the end of the observation period more </w:t>
      </w:r>
      <w:r w:rsidR="00E94DA2">
        <w:t xml:space="preserve">sputum eosinophilia, more </w:t>
      </w:r>
      <w:r>
        <w:t>severe airflow obstruction and worse small airways disease</w:t>
      </w:r>
      <w:r w:rsidR="00A922DF">
        <w:t xml:space="preserve"> pattern</w:t>
      </w:r>
      <w:r>
        <w:t>, as assessed by FEF</w:t>
      </w:r>
      <w:r w:rsidRPr="00A0422E">
        <w:rPr>
          <w:vertAlign w:val="subscript"/>
        </w:rPr>
        <w:t>25-75</w:t>
      </w:r>
      <w:r>
        <w:t>.</w:t>
      </w:r>
      <w:r w:rsidRPr="00B37B0A">
        <w:t xml:space="preserve"> </w:t>
      </w:r>
      <w:r>
        <w:t xml:space="preserve">Eosinophilic inflammation has been implicated in airway remodelling </w:t>
      </w:r>
      <w:r>
        <w:lastRenderedPageBreak/>
        <w:t xml:space="preserve">in asthma </w:t>
      </w:r>
      <w:r>
        <w:fldChar w:fldCharType="begin"/>
      </w:r>
      <w:r w:rsidR="00486549">
        <w:instrText xml:space="preserve"> ADDIN EN.CITE &lt;EndNote&gt;&lt;Cite&gt;&lt;Author&gt;Kay&lt;/Author&gt;&lt;Year&gt;2004&lt;/Year&gt;&lt;RecNum&gt;5164&lt;/RecNum&gt;&lt;DisplayText&gt;&lt;style face="superscript"&gt;31&lt;/style&gt;&lt;/DisplayText&gt;&lt;record&gt;&lt;rec-number&gt;5164&lt;/rec-number&gt;&lt;foreign-keys&gt;&lt;key app="EN" db-id="rtv9v05ssr02rlexwd7vr05pars5zttxxfz2" timestamp="1570109984"&gt;5164&lt;/key&gt;&lt;/foreign-keys&gt;&lt;ref-type name="Journal Article"&gt;17&lt;/ref-type&gt;&lt;contributors&gt;&lt;authors&gt;&lt;author&gt;Kay, A. B.&lt;/author&gt;&lt;author&gt;Phipps, S.&lt;/author&gt;&lt;author&gt;Robinson, D. S.&lt;/author&gt;&lt;/authors&gt;&lt;/contributors&gt;&lt;auth-address&gt;Department of Allergy and Clinical Immunology, Imperial College London, National Heart &amp;amp; Lung Institute, Guy Scadding Building, Dovehouse Street, London, UK. a.b.kay@imperial.ac.uk&lt;/auth-address&gt;&lt;titles&gt;&lt;title&gt;A role for eosinophils in airway remodelling in asthma&lt;/title&gt;&lt;secondary-title&gt;Trends Immunol&lt;/secondary-title&gt;&lt;/titles&gt;&lt;periodical&gt;&lt;full-title&gt;Trends Immunol&lt;/full-title&gt;&lt;/periodical&gt;&lt;pages&gt;477-82&lt;/pages&gt;&lt;volume&gt;25&lt;/volume&gt;&lt;number&gt;9&lt;/number&gt;&lt;edition&gt;2004/08/25&lt;/edition&gt;&lt;keywords&gt;&lt;keyword&gt;Animals&lt;/keyword&gt;&lt;keyword&gt;Antibodies, Monoclonal&lt;/keyword&gt;&lt;keyword&gt;Asthma/*immunology/physiopathology&lt;/keyword&gt;&lt;keyword&gt;Eosinophils/*immunology&lt;/keyword&gt;&lt;keyword&gt;Humans&lt;/keyword&gt;&lt;keyword&gt;Interleukin-5/immunology&lt;/keyword&gt;&lt;keyword&gt;Lung/*immunology/physiopathology&lt;/keyword&gt;&lt;keyword&gt;Signal Transduction/*immunology&lt;/keyword&gt;&lt;keyword&gt;Transforming Growth Factor beta&lt;/keyword&gt;&lt;/keywords&gt;&lt;dates&gt;&lt;year&gt;2004&lt;/year&gt;&lt;pub-dates&gt;&lt;date&gt;Sep&lt;/date&gt;&lt;/pub-dates&gt;&lt;/dates&gt;&lt;isbn&gt;1471-4906 (Print)&amp;#xD;1471-4906 (Linking)&lt;/isbn&gt;&lt;accession-num&gt;15324740&lt;/accession-num&gt;&lt;urls&gt;&lt;related-urls&gt;&lt;url&gt;https://www.ncbi.nlm.nih.gov/pubmed/15324740&lt;/url&gt;&lt;/related-urls&gt;&lt;/urls&gt;&lt;electronic-resource-num&gt;10.1016/j.it.2004.07.006&lt;/electronic-resource-num&gt;&lt;/record&gt;&lt;/Cite&gt;&lt;/EndNote&gt;</w:instrText>
      </w:r>
      <w:r>
        <w:fldChar w:fldCharType="separate"/>
      </w:r>
      <w:r w:rsidR="00486549" w:rsidRPr="00486549">
        <w:rPr>
          <w:noProof/>
          <w:vertAlign w:val="superscript"/>
        </w:rPr>
        <w:t>31</w:t>
      </w:r>
      <w:r>
        <w:fldChar w:fldCharType="end"/>
      </w:r>
      <w:r>
        <w:t xml:space="preserve">, a process that alters airway wall thickness and has been linked to reduced lung function and loss of reversibility. The reported rates of lung decline in a severe asthma population have varied at around 30ml/year </w:t>
      </w:r>
      <w:r>
        <w:fldChar w:fldCharType="begin">
          <w:fldData xml:space="preserve">PEVuZE5vdGU+PENpdGU+PEF1dGhvcj5OZXdieTwvQXV0aG9yPjxZZWFyPjIwMTQ8L1llYXI+PFJl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</w:fldData>
        </w:fldChar>
      </w:r>
      <w:r w:rsidR="00486549">
        <w:instrText xml:space="preserve"> ADDIN EN.CITE </w:instrText>
      </w:r>
      <w:r w:rsidR="00486549">
        <w:fldChar w:fldCharType="begin">
          <w:fldData xml:space="preserve">PEVuZE5vdGU+PENpdGU+PEF1dGhvcj5OZXdieTwvQXV0aG9yPjxZZWFyPjIwMTQ8L1llYXI+PFJl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</w:fldData>
        </w:fldChar>
      </w:r>
      <w:r w:rsidR="00486549">
        <w:instrText xml:space="preserve"> ADDIN EN.CITE.DATA </w:instrText>
      </w:r>
      <w:r w:rsidR="00486549">
        <w:fldChar w:fldCharType="end"/>
      </w:r>
      <w:r>
        <w:fldChar w:fldCharType="separate"/>
      </w:r>
      <w:r w:rsidR="00486549" w:rsidRPr="00486549">
        <w:rPr>
          <w:noProof/>
          <w:vertAlign w:val="superscript"/>
        </w:rPr>
        <w:t>16,32,33</w:t>
      </w:r>
      <w:r>
        <w:fldChar w:fldCharType="end"/>
      </w:r>
      <w:r>
        <w:t xml:space="preserve"> however, the nature of our EHR data, means that there are few spirometry data pre-dating the blood test data to allow for assessment of change over time.</w:t>
      </w:r>
      <w:r w:rsidR="00972195">
        <w:t xml:space="preserve"> Similarly, in the absence of detailed contemporaneous medication data, it is </w:t>
      </w:r>
      <w:r w:rsidR="005265B7">
        <w:t xml:space="preserve">difficult to describe the proportion of blood eosinophil count fluctuations that occur independently of changes in acute or maintenance treatments. </w:t>
      </w:r>
      <w:r>
        <w:t>As the WATCH longitudinal cohort study continues, these data can be collected prospectively,</w:t>
      </w:r>
      <w:r w:rsidR="005265B7">
        <w:t xml:space="preserve"> potentially allowing further stratification of the variable blood eosinophil sub-group</w:t>
      </w:r>
      <w:r>
        <w:t xml:space="preserve">. Nevertheless, the present findings are consistent with the established association of eosinophilic inflammation and lung function decline </w:t>
      </w:r>
      <w:r>
        <w:fldChar w:fldCharType="begin">
          <w:fldData xml:space="preserve">PEVuZE5vdGU+PENpdGU+PEF1dGhvcj5Db250b2xpPC9BdXRob3I+PFllYXI+MjAxMDwvWWVhcj48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==
</w:fldData>
        </w:fldChar>
      </w:r>
      <w:r w:rsidR="00486549">
        <w:instrText xml:space="preserve"> ADDIN EN.CITE </w:instrText>
      </w:r>
      <w:r w:rsidR="00486549">
        <w:fldChar w:fldCharType="begin">
          <w:fldData xml:space="preserve">PEVuZE5vdGU+PENpdGU+PEF1dGhvcj5Db250b2xpPC9BdXRob3I+PFllYXI+MjAxMDwvWWVhcj48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==
</w:fldData>
        </w:fldChar>
      </w:r>
      <w:r w:rsidR="00486549">
        <w:instrText xml:space="preserve"> ADDIN EN.CITE.DATA </w:instrText>
      </w:r>
      <w:r w:rsidR="00486549">
        <w:fldChar w:fldCharType="end"/>
      </w:r>
      <w:r>
        <w:fldChar w:fldCharType="separate"/>
      </w:r>
      <w:r w:rsidR="00486549" w:rsidRPr="00486549">
        <w:rPr>
          <w:noProof/>
          <w:vertAlign w:val="superscript"/>
        </w:rPr>
        <w:t>14,16,34,35</w:t>
      </w:r>
      <w:r>
        <w:fldChar w:fldCharType="end"/>
      </w:r>
      <w:r>
        <w:t xml:space="preserve"> and support the rationale of a treatment strategy to control eosinophilic inflammation in asthma </w:t>
      </w:r>
      <w:r>
        <w:fldChar w:fldCharType="begin"/>
      </w:r>
      <w:r w:rsidR="002A579F">
        <w:instrText xml:space="preserve"> ADDIN EN.CITE &lt;EndNote&gt;&lt;Cite&gt;&lt;Author&gt;Green&lt;/Author&gt;&lt;Year&gt;2002&lt;/Year&gt;&lt;RecNum&gt;5014&lt;/RecNum&gt;&lt;DisplayText&gt;&lt;style face="superscript"&gt;2&lt;/style&gt;&lt;/DisplayText&gt;&lt;record&gt;&lt;rec-number&gt;5014&lt;/rec-number&gt;&lt;foreign-keys&gt;&lt;key app="EN" db-id="rtv9v05ssr02rlexwd7vr05pars5zttxxfz2" timestamp="1555441872"&gt;5014&lt;/key&gt;&lt;/foreign-keys&gt;&lt;ref-type name="Journal Article"&gt;17&lt;/ref-type&gt;&lt;contributors&gt;&lt;authors&gt;&lt;author&gt;Green, R. H.&lt;/author&gt;&lt;author&gt;Brightling, C. E.&lt;/author&gt;&lt;author&gt;McKenna, S.&lt;/author&gt;&lt;author&gt;Hargadon, B.&lt;/author&gt;&lt;author&gt;Parker, D.&lt;/author&gt;&lt;author&gt;Bradding, P.&lt;/author&gt;&lt;author&gt;Wardlaw, A. J.&lt;/author&gt;&lt;author&gt;Pavord, I. D.&lt;/author&gt;&lt;/authors&gt;&lt;/contributors&gt;&lt;auth-address&gt;Institute for Lung Health, Department of Respiratory Medicine and Thoracic Surgery, Glenfield Hospital, LE3 9PQ, Leicester, UK.&lt;/auth-address&gt;&lt;titles&gt;&lt;title&gt;Asthma exacerbations and sputum eosinophil counts: a randomised controlled trial&lt;/title&gt;&lt;secondary-title&gt;Lancet&lt;/secondary-title&gt;&lt;/titles&gt;&lt;periodical&gt;&lt;full-title&gt;Lancet&lt;/full-title&gt;&lt;/periodical&gt;&lt;pages&gt;1715-21&lt;/pages&gt;&lt;volume&gt;360&lt;/volume&gt;&lt;number&gt;9347&lt;/number&gt;&lt;edition&gt;2002/12/14&lt;/edition&gt;&lt;keywords&gt;&lt;keyword&gt;Adult&lt;/keyword&gt;&lt;keyword&gt;Aged&lt;/keyword&gt;&lt;keyword&gt;Anti-Asthmatic Agents/*therapeutic use&lt;/keyword&gt;&lt;keyword&gt;Asthma/*drug therapy/metabolism&lt;/keyword&gt;&lt;keyword&gt;Beclomethasone/*therapeutic use&lt;/keyword&gt;&lt;keyword&gt;Bronchodilator Agents/*therapeutic use&lt;/keyword&gt;&lt;keyword&gt;*Eosinophils&lt;/keyword&gt;&lt;keyword&gt;Female&lt;/keyword&gt;&lt;keyword&gt;Humans&lt;/keyword&gt;&lt;keyword&gt;*Leukocyte Count&lt;/keyword&gt;&lt;keyword&gt;Male&lt;/keyword&gt;&lt;keyword&gt;Middle Aged&lt;/keyword&gt;&lt;keyword&gt;Sputum/*metabolism&lt;/keyword&gt;&lt;keyword&gt;Treatment Outcome&lt;/keyword&gt;&lt;/keywords&gt;&lt;dates&gt;&lt;year&gt;2002&lt;/year&gt;&lt;pub-dates&gt;&lt;date&gt;Nov 30&lt;/date&gt;&lt;/pub-dates&gt;&lt;/dates&gt;&lt;isbn&gt;0140-6736 (Print)&amp;#xD;0140-6736 (Linking)&lt;/isbn&gt;&lt;accession-num&gt;12480423&lt;/accession-num&gt;&lt;urls&gt;&lt;related-urls&gt;&lt;url&gt;https://www.ncbi.nlm.nih.gov/pubmed/12480423&lt;/url&gt;&lt;/related-urls&gt;&lt;/urls&gt;&lt;electronic-resource-num&gt;10.1016/S0140-6736(02)11679-5&lt;/electronic-resource-num&gt;&lt;/record&gt;&lt;/Cite&gt;&lt;/EndNote&gt;</w:instrText>
      </w:r>
      <w:r>
        <w:fldChar w:fldCharType="separate"/>
      </w:r>
      <w:r w:rsidR="002A579F" w:rsidRPr="002A579F">
        <w:rPr>
          <w:noProof/>
          <w:vertAlign w:val="superscript"/>
        </w:rPr>
        <w:t>2</w:t>
      </w:r>
      <w:r>
        <w:fldChar w:fldCharType="end"/>
      </w:r>
      <w:r w:rsidR="00F153C0">
        <w:t xml:space="preserve">, a rationale further evidenced by the lack of lung function decline in those who are rendered exacerbation free with mepolizumab therapy </w:t>
      </w:r>
      <w:r w:rsidR="00D90722">
        <w:fldChar w:fldCharType="begin">
          <w:fldData xml:space="preserve">PEVuZE5vdGU+PENpdGU+PEF1dGhvcj5PcnRlZ2E8L0F1dGhvcj48WWVhcj4yMDE4PC9ZZWFyPjxS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=
</w:fldData>
        </w:fldChar>
      </w:r>
      <w:r w:rsidR="00486549">
        <w:instrText xml:space="preserve"> ADDIN EN.CITE </w:instrText>
      </w:r>
      <w:r w:rsidR="00486549">
        <w:fldChar w:fldCharType="begin">
          <w:fldData xml:space="preserve">PEVuZE5vdGU+PENpdGU+PEF1dGhvcj5PcnRlZ2E8L0F1dGhvcj48WWVhcj4yMDE4PC9ZZWFyPjxS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=
</w:fldData>
        </w:fldChar>
      </w:r>
      <w:r w:rsidR="00486549">
        <w:instrText xml:space="preserve"> ADDIN EN.CITE.DATA </w:instrText>
      </w:r>
      <w:r w:rsidR="00486549">
        <w:fldChar w:fldCharType="end"/>
      </w:r>
      <w:r w:rsidR="00D90722">
        <w:fldChar w:fldCharType="separate"/>
      </w:r>
      <w:r w:rsidR="00486549" w:rsidRPr="00486549">
        <w:rPr>
          <w:noProof/>
          <w:vertAlign w:val="superscript"/>
        </w:rPr>
        <w:t>36</w:t>
      </w:r>
      <w:r w:rsidR="00D90722">
        <w:fldChar w:fldCharType="end"/>
      </w:r>
      <w:r w:rsidR="00F153C0">
        <w:t>.</w:t>
      </w:r>
    </w:p>
    <w:p w14:paraId="0F93C138" w14:textId="79632EBA" w:rsidR="00C92B61" w:rsidRDefault="00C92B61" w:rsidP="00C92B61">
      <w:pPr>
        <w:spacing w:line="360" w:lineRule="auto"/>
      </w:pPr>
      <w:r>
        <w:t xml:space="preserve">At the other end of the spectrum, retrospective interrogation of blood eosinophil counts </w:t>
      </w:r>
      <w:r w:rsidR="00113D9F">
        <w:t>better identifies</w:t>
      </w:r>
      <w:r>
        <w:t xml:space="preserve"> a group of “never eosinophilic” patients</w:t>
      </w:r>
      <w:r w:rsidR="00113D9F">
        <w:t xml:space="preserve"> than considering contemporaneous blood tests alone. </w:t>
      </w:r>
      <w:r>
        <w:t>Strictly, these patients should be more accurately termed “patients with no evidence of prior eosinophilia”. It is possible, for example, that many such patients do in fact have an “eosinophilic phenotype” but that it has never been captured by intermittent snapshot testing</w:t>
      </w:r>
      <w:r w:rsidR="00B07C7E">
        <w:t xml:space="preserve"> or was masked by oral corticosteroid treatment</w:t>
      </w:r>
      <w:r>
        <w:t>.</w:t>
      </w:r>
      <w:r w:rsidR="00112ECF">
        <w:t xml:space="preserve"> Comparison of never and historically eosinophilic patients suggests that this might be especially true of patients with a raised serum IgE.</w:t>
      </w:r>
      <w:r>
        <w:t xml:space="preserve"> Patients with no evidence of prior eosinophilia </w:t>
      </w:r>
      <w:r w:rsidR="00C34E6E">
        <w:t>underwent</w:t>
      </w:r>
      <w:r>
        <w:t xml:space="preserve"> fewer blood tests results than patients with evidence of eosinophilia and so it is possible that </w:t>
      </w:r>
      <w:r w:rsidR="00CE1E6D">
        <w:t>if they had had additional</w:t>
      </w:r>
      <w:r>
        <w:t xml:space="preserve"> blood </w:t>
      </w:r>
      <w:r w:rsidR="00CE1E6D">
        <w:t xml:space="preserve">tests </w:t>
      </w:r>
      <w:r>
        <w:t xml:space="preserve">that they </w:t>
      </w:r>
      <w:r w:rsidR="00CE1E6D">
        <w:t xml:space="preserve">might </w:t>
      </w:r>
      <w:r w:rsidR="00E918B9">
        <w:t xml:space="preserve">reveal </w:t>
      </w:r>
      <w:r>
        <w:t>eosinophilia</w:t>
      </w:r>
      <w:r w:rsidR="00112ECF">
        <w:t>.</w:t>
      </w:r>
      <w:r>
        <w:t xml:space="preserve"> </w:t>
      </w:r>
      <w:r w:rsidR="00477C01">
        <w:t>However</w:t>
      </w:r>
      <w:r w:rsidR="00CE1E6D">
        <w:t>,</w:t>
      </w:r>
      <w:r w:rsidR="00477C01">
        <w:t xml:space="preserve"> </w:t>
      </w:r>
      <w:r w:rsidR="00CE1E6D">
        <w:t xml:space="preserve">as </w:t>
      </w:r>
      <w:r w:rsidR="00477C01">
        <w:t xml:space="preserve">they </w:t>
      </w:r>
      <w:r w:rsidR="00DF07B5">
        <w:t xml:space="preserve">showed </w:t>
      </w:r>
      <w:r w:rsidR="00514C9F">
        <w:t xml:space="preserve">a tendency to </w:t>
      </w:r>
      <w:r w:rsidR="00CE1E6D">
        <w:t xml:space="preserve">have </w:t>
      </w:r>
      <w:r w:rsidR="00514C9F">
        <w:t>paucicellular or neutrophilic</w:t>
      </w:r>
      <w:r w:rsidR="00CE1E6D">
        <w:t>,</w:t>
      </w:r>
      <w:r w:rsidR="00514C9F">
        <w:t xml:space="preserve"> </w:t>
      </w:r>
      <w:r w:rsidR="00092DDB">
        <w:t>rather than eosinophilic</w:t>
      </w:r>
      <w:r w:rsidR="00CE1E6D">
        <w:t>,</w:t>
      </w:r>
      <w:r w:rsidR="00092DDB">
        <w:t xml:space="preserve"> </w:t>
      </w:r>
      <w:r w:rsidR="00514C9F">
        <w:t xml:space="preserve">sputum </w:t>
      </w:r>
      <w:r w:rsidR="00092DDB">
        <w:t xml:space="preserve">phenotypes </w:t>
      </w:r>
      <w:r w:rsidR="00CE1E6D">
        <w:t>this would argue against this and favour them being truly</w:t>
      </w:r>
      <w:r w:rsidR="00092DDB">
        <w:t xml:space="preserve"> non-</w:t>
      </w:r>
      <w:r w:rsidR="002D6775">
        <w:t>eosinophilic</w:t>
      </w:r>
      <w:r w:rsidR="00092DDB">
        <w:t xml:space="preserve">. </w:t>
      </w:r>
      <w:r w:rsidR="002D6775">
        <w:t>Furthermore</w:t>
      </w:r>
      <w:r>
        <w:t xml:space="preserve">, the clinical features of these patients with no evidence of eosinophilia are </w:t>
      </w:r>
      <w:r w:rsidR="00F0573E">
        <w:t xml:space="preserve">also </w:t>
      </w:r>
      <w:r>
        <w:t xml:space="preserve">distinct: they have preserved lung function and have lower levels of FeNO, total IgE and sputum eosinophilia but otherwise similar levels of poor asthma control and healthcare utilisation (in the past 12 months). This is consistent with other cluster analyses of secondary care asthma population </w:t>
      </w:r>
      <w:r>
        <w:fldChar w:fldCharType="begin"/>
      </w:r>
      <w:r w:rsidR="00486549">
        <w:instrText xml:space="preserve"> ADDIN EN.CITE &lt;EndNote&gt;&lt;Cite&gt;&lt;Author&gt;Haldar&lt;/Author&gt;&lt;Year&gt;2008&lt;/Year&gt;&lt;RecNum&gt;125&lt;/RecNum&gt;&lt;DisplayText&gt;&lt;style face="superscript"&gt;37&lt;/style&gt;&lt;/DisplayText&gt;&lt;record&gt;&lt;rec-number&gt;125&lt;/rec-number&gt;&lt;foreign-keys&gt;&lt;key app="EN" db-id="s22w2srs8edp50e0fr4xt0xxvfefvxpws59x" timestamp="1602448990"&gt;125&lt;/key&gt;&lt;/foreign-keys&gt;&lt;ref-type name="Journal Article"&gt;17&lt;/ref-type&gt;&lt;contributors&gt;&lt;authors&gt;&lt;author&gt;Haldar, P.&lt;/author&gt;&lt;author&gt;Pavord, I. D.&lt;/author&gt;&lt;author&gt;Shaw, D. E.&lt;/author&gt;&lt;author&gt;Berry, M. A.&lt;/author&gt;&lt;author&gt;Thomas, M.&lt;/author&gt;&lt;author&gt;Brightling, C. E.&lt;/author&gt;&lt;author&gt;Wardlaw, A. J.&lt;/author&gt;&lt;author&gt;Green, R. H.&lt;/author&gt;&lt;/authors&gt;&lt;/contributors&gt;&lt;auth-address&gt;Institute for Lung Health, Glenfield Hospital, Leicester, United Kingdom.&amp;#xD;Department of General Practice, University of Aberdeen, Aberdeen, United Kingdom.&lt;/auth-address&gt;&lt;titles&gt;&lt;title&gt;Cluster analysis and clinical asthma phenotypes&lt;/title&gt;&lt;secondary-title&gt;Am J Respir Crit Care Med&lt;/secondary-title&gt;&lt;/titles&gt;&lt;periodical&gt;&lt;full-title&gt;Am J Respir Crit Care Med&lt;/full-title&gt;&lt;/periodical&gt;&lt;pages&gt;218-224&lt;/pages&gt;&lt;volume&gt;178&lt;/volume&gt;&lt;number&gt;3&lt;/number&gt;&lt;edition&gt;2008/05/16&lt;/edition&gt;&lt;keywords&gt;&lt;keyword&gt;Adrenal Cortex Hormones/therapeutic use&lt;/keyword&gt;&lt;keyword&gt;Adult&lt;/keyword&gt;&lt;keyword&gt;Aged&lt;/keyword&gt;&lt;keyword&gt;Asthma/*classification/drug therapy/physiopathology&lt;/keyword&gt;&lt;keyword&gt;Classification&lt;/keyword&gt;&lt;keyword&gt;Cluster Analysis&lt;/keyword&gt;&lt;keyword&gt;Female&lt;/keyword&gt;&lt;keyword&gt;Humans&lt;/keyword&gt;&lt;keyword&gt;Inflammation/physiopathology&lt;/keyword&gt;&lt;keyword&gt;Male&lt;/keyword&gt;&lt;keyword&gt;Middle Aged&lt;/keyword&gt;&lt;keyword&gt;*Phenotype&lt;/keyword&gt;&lt;keyword&gt;Prospective Studies&lt;/keyword&gt;&lt;/keywords&gt;&lt;dates&gt;&lt;year&gt;2008&lt;/year&gt;&lt;pub-dates&gt;&lt;date&gt;Aug 1&lt;/date&gt;&lt;/pub-dates&gt;&lt;/dates&gt;&lt;isbn&gt;1535-4970 (Electronic)&amp;#xD;1073-449X (Linking)&lt;/isbn&gt;&lt;accession-num&gt;18480428&lt;/accession-num&gt;&lt;urls&gt;&lt;related-urls&gt;&lt;url&gt;https://www.ncbi.nlm.nih.gov/pubmed/18480428&lt;/url&gt;&lt;/related-urls&gt;&lt;/urls&gt;&lt;custom2&gt;PMC3992366&lt;/custom2&gt;&lt;electronic-resource-num&gt;10.1164/rccm.200711-1754OC&lt;/electronic-resource-num&gt;&lt;/record&gt;&lt;/Cite&gt;&lt;/EndNote&gt;</w:instrText>
      </w:r>
      <w:r>
        <w:fldChar w:fldCharType="separate"/>
      </w:r>
      <w:r w:rsidR="00486549" w:rsidRPr="00486549">
        <w:rPr>
          <w:noProof/>
          <w:vertAlign w:val="superscript"/>
        </w:rPr>
        <w:t>37</w:t>
      </w:r>
      <w:r>
        <w:fldChar w:fldCharType="end"/>
      </w:r>
      <w:r>
        <w:t xml:space="preserve"> and severe asthma populations </w:t>
      </w:r>
      <w:r>
        <w:fldChar w:fldCharType="begin">
          <w:fldData xml:space="preserve">PEVuZE5vdGU+PENpdGU+PEF1dGhvcj5IaW5rczwvQXV0aG9yPjxZZWFyPjIwMTY8L1llYXI+PFJl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</w:fldData>
        </w:fldChar>
      </w:r>
      <w:r w:rsidR="00486549">
        <w:instrText xml:space="preserve"> ADDIN EN.CITE </w:instrText>
      </w:r>
      <w:r w:rsidR="00486549">
        <w:fldChar w:fldCharType="begin">
          <w:fldData xml:space="preserve">PEVuZE5vdGU+PENpdGU+PEF1dGhvcj5IaW5rczwvQXV0aG9yPjxZZWFyPjIwMTY8L1llYXI+PFJl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</w:fldData>
        </w:fldChar>
      </w:r>
      <w:r w:rsidR="00486549">
        <w:instrText xml:space="preserve"> ADDIN EN.CITE.DATA </w:instrText>
      </w:r>
      <w:r w:rsidR="00486549">
        <w:fldChar w:fldCharType="end"/>
      </w:r>
      <w:r>
        <w:fldChar w:fldCharType="separate"/>
      </w:r>
      <w:r w:rsidR="00486549" w:rsidRPr="00486549">
        <w:rPr>
          <w:noProof/>
          <w:vertAlign w:val="superscript"/>
        </w:rPr>
        <w:t>38</w:t>
      </w:r>
      <w:r>
        <w:fldChar w:fldCharType="end"/>
      </w:r>
      <w:r>
        <w:t>. It is possible that these difficult</w:t>
      </w:r>
      <w:r w:rsidR="00B07C7E">
        <w:t>-</w:t>
      </w:r>
      <w:r>
        <w:t>to</w:t>
      </w:r>
      <w:r w:rsidR="00B07C7E">
        <w:t>-</w:t>
      </w:r>
      <w:r>
        <w:t xml:space="preserve">treat asthma patients represent a distinctive phenotype of patients with </w:t>
      </w:r>
      <w:r w:rsidRPr="009A43AF">
        <w:rPr>
          <w:bCs/>
        </w:rPr>
        <w:t>heightened symptom perception</w:t>
      </w:r>
      <w:r>
        <w:t xml:space="preserve"> that is discordant to their airway pathophysiology or a group with other distinct biology. Future research should focus on further assessing their mechanistic nature.</w:t>
      </w:r>
    </w:p>
    <w:p w14:paraId="03781E9B" w14:textId="19036439" w:rsidR="00BD3F50" w:rsidRDefault="00C92B61" w:rsidP="00BD3F50">
      <w:pPr>
        <w:spacing w:line="360" w:lineRule="auto"/>
      </w:pPr>
      <w:r>
        <w:t xml:space="preserve">Though patients with no evidence of historical blood eosinophilia are unlikely to demonstrate airway eosinophilia, the direct opposite is not necessarily true. Patients with persistent blood eosinophilia </w:t>
      </w:r>
      <w:r>
        <w:lastRenderedPageBreak/>
        <w:t>remain heterogenous in terms of airway inflammation</w:t>
      </w:r>
      <w:r w:rsidR="00655DCA">
        <w:t xml:space="preserve"> and also demonstrate an increase in sputum neutrophilia</w:t>
      </w:r>
      <w:r>
        <w:t xml:space="preserve">. </w:t>
      </w:r>
      <w:r w:rsidR="00BD3F50">
        <w:t xml:space="preserve">Accepting the temporal dissociation between blood and sputum sampling, a number of mechanisms may be responsible for this finding. Firstly, blood eosinophil counts are a biomarker of the entire respiratory tract rather than just central airways that are described by induced sputum </w:t>
      </w:r>
      <w:r w:rsidR="00BD3F50">
        <w:fldChar w:fldCharType="begin">
          <w:fldData xml:space="preserve">PEVuZE5vdGU+PENpdGU+PEF1dGhvcj5EcmFrZTwvQXV0aG9yPjxZZWFyPjIwMTY8L1llYXI+PFJl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</w:fldData>
        </w:fldChar>
      </w:r>
      <w:r w:rsidR="00486549">
        <w:instrText xml:space="preserve"> ADDIN EN.CITE </w:instrText>
      </w:r>
      <w:r w:rsidR="00486549">
        <w:fldChar w:fldCharType="begin">
          <w:fldData xml:space="preserve">PEVuZE5vdGU+PENpdGU+PEF1dGhvcj5EcmFrZTwvQXV0aG9yPjxZZWFyPjIwMTY8L1llYXI+PFJl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</w:fldData>
        </w:fldChar>
      </w:r>
      <w:r w:rsidR="00486549">
        <w:instrText xml:space="preserve"> ADDIN EN.CITE.DATA </w:instrText>
      </w:r>
      <w:r w:rsidR="00486549">
        <w:fldChar w:fldCharType="end"/>
      </w:r>
      <w:r w:rsidR="00BD3F50">
        <w:fldChar w:fldCharType="separate"/>
      </w:r>
      <w:r w:rsidR="00486549" w:rsidRPr="00486549">
        <w:rPr>
          <w:noProof/>
          <w:vertAlign w:val="superscript"/>
        </w:rPr>
        <w:t>39</w:t>
      </w:r>
      <w:r w:rsidR="00BD3F50">
        <w:fldChar w:fldCharType="end"/>
      </w:r>
      <w:r w:rsidR="00BD3F50">
        <w:t>. Confirmation of nasal polyposis by CT, was only available in a small proportion of patients (Table E</w:t>
      </w:r>
      <w:r w:rsidR="00AC05D3">
        <w:t>4</w:t>
      </w:r>
      <w:r w:rsidR="00BD3F50">
        <w:t xml:space="preserve">), however, it is likely that the upper airways also contribute to the recorded blood eosinophilia </w:t>
      </w:r>
      <w:r w:rsidR="00BD3F50">
        <w:fldChar w:fldCharType="begin">
          <w:fldData xml:space="preserve">PEVuZE5vdGU+PENpdGU+PEF1dGhvcj5TcmVlcGFydmF0aGk8L0F1dGhvcj48WWVhcj4yMDE3PC9Z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</w:fldData>
        </w:fldChar>
      </w:r>
      <w:r w:rsidR="00486549">
        <w:instrText xml:space="preserve"> ADDIN EN.CITE </w:instrText>
      </w:r>
      <w:r w:rsidR="00486549">
        <w:fldChar w:fldCharType="begin">
          <w:fldData xml:space="preserve">PEVuZE5vdGU+PENpdGU+PEF1dGhvcj5TcmVlcGFydmF0aGk8L0F1dGhvcj48WWVhcj4yMDE3PC9Z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</w:fldData>
        </w:fldChar>
      </w:r>
      <w:r w:rsidR="00486549">
        <w:instrText xml:space="preserve"> ADDIN EN.CITE.DATA </w:instrText>
      </w:r>
      <w:r w:rsidR="00486549">
        <w:fldChar w:fldCharType="end"/>
      </w:r>
      <w:r w:rsidR="00BD3F50">
        <w:fldChar w:fldCharType="separate"/>
      </w:r>
      <w:r w:rsidR="00486549" w:rsidRPr="00486549">
        <w:rPr>
          <w:noProof/>
          <w:vertAlign w:val="superscript"/>
        </w:rPr>
        <w:t>40</w:t>
      </w:r>
      <w:r w:rsidR="00BD3F50">
        <w:fldChar w:fldCharType="end"/>
      </w:r>
      <w:r w:rsidR="00BD3F50">
        <w:t xml:space="preserve">. Alternatively, airway neutrophilia is associated with an altered airway microbiome </w:t>
      </w:r>
      <w:r w:rsidR="00BD3F50">
        <w:fldChar w:fldCharType="begin">
          <w:fldData xml:space="preserve">PEVuZE5vdGU+PENpdGU+PEF1dGhvcj5HcmVlbjwvQXV0aG9yPjxZZWFyPjIwMTQ8L1llYXI+PFJl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</w:fldData>
        </w:fldChar>
      </w:r>
      <w:r w:rsidR="00486549">
        <w:instrText xml:space="preserve"> ADDIN EN.CITE </w:instrText>
      </w:r>
      <w:r w:rsidR="00486549">
        <w:fldChar w:fldCharType="begin">
          <w:fldData xml:space="preserve">PEVuZE5vdGU+PENpdGU+PEF1dGhvcj5HcmVlbjwvQXV0aG9yPjxZZWFyPjIwMTQ8L1llYXI+PFJl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</w:fldData>
        </w:fldChar>
      </w:r>
      <w:r w:rsidR="00486549">
        <w:instrText xml:space="preserve"> ADDIN EN.CITE.DATA </w:instrText>
      </w:r>
      <w:r w:rsidR="00486549">
        <w:fldChar w:fldCharType="end"/>
      </w:r>
      <w:r w:rsidR="00BD3F50">
        <w:fldChar w:fldCharType="separate"/>
      </w:r>
      <w:r w:rsidR="00486549" w:rsidRPr="00486549">
        <w:rPr>
          <w:noProof/>
          <w:vertAlign w:val="superscript"/>
        </w:rPr>
        <w:t>41</w:t>
      </w:r>
      <w:r w:rsidR="00BD3F50">
        <w:fldChar w:fldCharType="end"/>
      </w:r>
      <w:r w:rsidR="00BD3F50">
        <w:t xml:space="preserve">, which may induce </w:t>
      </w:r>
      <w:r w:rsidR="00BD3F50" w:rsidRPr="009505EC">
        <w:t>corticosteroid resistance</w:t>
      </w:r>
      <w:r w:rsidR="00BD3F50">
        <w:t xml:space="preserve"> through </w:t>
      </w:r>
      <w:r w:rsidR="00BD3F50" w:rsidRPr="009505EC">
        <w:t>TAK1</w:t>
      </w:r>
      <w:r w:rsidR="00BD3F50">
        <w:t xml:space="preserve"> (</w:t>
      </w:r>
      <w:r w:rsidR="00BD3F50">
        <w:rPr>
          <w:color w:val="000000"/>
          <w:shd w:val="clear" w:color="auto" w:fill="FFFFFF"/>
        </w:rPr>
        <w:t>Transforming growth factor-β–associated kinase-1</w:t>
      </w:r>
      <w:r w:rsidR="00BD3F50">
        <w:t>)</w:t>
      </w:r>
      <w:r w:rsidR="00BD3F50" w:rsidRPr="009505EC">
        <w:t xml:space="preserve">/MAPK </w:t>
      </w:r>
      <w:r w:rsidR="00BD3F50">
        <w:t>(</w:t>
      </w:r>
      <w:r w:rsidR="00BD3F50">
        <w:rPr>
          <w:color w:val="000000"/>
          <w:shd w:val="clear" w:color="auto" w:fill="FFFFFF"/>
        </w:rPr>
        <w:t>mitogen-activated protein kinase</w:t>
      </w:r>
      <w:r w:rsidR="00BD3F50">
        <w:t xml:space="preserve">) </w:t>
      </w:r>
      <w:r w:rsidR="00BD3F50" w:rsidRPr="009505EC">
        <w:t>activation</w:t>
      </w:r>
      <w:r w:rsidR="005F4807">
        <w:t>, for example</w:t>
      </w:r>
      <w:r w:rsidR="00BD3F50" w:rsidRPr="009505EC">
        <w:t xml:space="preserve"> </w:t>
      </w:r>
      <w:r w:rsidR="00BD3F50">
        <w:fldChar w:fldCharType="begin">
          <w:fldData xml:space="preserve">PEVuZE5vdGU+PENpdGU+PEF1dGhvcj5Hb2xldmE8L0F1dGhvcj48WWVhcj4yMDEzPC9ZZWFyPjxS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</w:fldData>
        </w:fldChar>
      </w:r>
      <w:r w:rsidR="00486549">
        <w:instrText xml:space="preserve"> ADDIN EN.CITE </w:instrText>
      </w:r>
      <w:r w:rsidR="00486549">
        <w:fldChar w:fldCharType="begin">
          <w:fldData xml:space="preserve">PEVuZE5vdGU+PENpdGU+PEF1dGhvcj5Hb2xldmE8L0F1dGhvcj48WWVhcj4yMDEzPC9ZZWFyPjxS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</w:fldData>
        </w:fldChar>
      </w:r>
      <w:r w:rsidR="00486549">
        <w:instrText xml:space="preserve"> ADDIN EN.CITE.DATA </w:instrText>
      </w:r>
      <w:r w:rsidR="00486549">
        <w:fldChar w:fldCharType="end"/>
      </w:r>
      <w:r w:rsidR="00BD3F50">
        <w:fldChar w:fldCharType="separate"/>
      </w:r>
      <w:r w:rsidR="00486549" w:rsidRPr="00486549">
        <w:rPr>
          <w:noProof/>
          <w:vertAlign w:val="superscript"/>
        </w:rPr>
        <w:t>42</w:t>
      </w:r>
      <w:r w:rsidR="00BD3F50">
        <w:fldChar w:fldCharType="end"/>
      </w:r>
      <w:r w:rsidR="00BD3F50">
        <w:t>. This would favour persistent type 2 disease expression despite high dose steroid therapy and contribute to persistent blood eosinophilia. Both of these propose</w:t>
      </w:r>
      <w:r w:rsidR="00193236">
        <w:t>d</w:t>
      </w:r>
      <w:r w:rsidR="00BD3F50">
        <w:t xml:space="preserve"> mechanisms reinforce the importance of interpreting eosinophil blood test results in the context of disease state, co-morbidities and treatment being taken </w:t>
      </w:r>
      <w:r w:rsidR="00BD3F50">
        <w:fldChar w:fldCharType="begin"/>
      </w:r>
      <w:r w:rsidR="00486549">
        <w:instrText xml:space="preserve"> ADDIN EN.CITE &lt;EndNote&gt;&lt;Cite&gt;&lt;Author&gt;Ortega&lt;/Author&gt;&lt;Year&gt;2019&lt;/Year&gt;&lt;RecNum&gt;5156&lt;/RecNum&gt;&lt;DisplayText&gt;&lt;style face="superscript"&gt;43&lt;/style&gt;&lt;/DisplayText&gt;&lt;record&gt;&lt;rec-number&gt;5156&lt;/rec-number&gt;&lt;foreign-keys&gt;&lt;key app="EN" db-id="rtv9v05ssr02rlexwd7vr05pars5zttxxfz2" timestamp="1570094251"&gt;5156&lt;/key&gt;&lt;/foreign-keys&gt;&lt;ref-type name="Journal Article"&gt;17&lt;/ref-type&gt;&lt;contributors&gt;&lt;authors&gt;&lt;author&gt;Ortega, H.&lt;/author&gt;&lt;author&gt;Llanos, J. P.&lt;/author&gt;&lt;author&gt;Lafeuille, M. H.&lt;/author&gt;&lt;author&gt;Duh, M. S.&lt;/author&gt;&lt;author&gt;Germain, G.&lt;/author&gt;&lt;author&gt;Lejeune, D.&lt;/author&gt;&lt;author&gt;Sama, S.&lt;/author&gt;&lt;author&gt;Bell, C.&lt;/author&gt;&lt;author&gt;Hahn, B.&lt;/author&gt;&lt;/authors&gt;&lt;/contributors&gt;&lt;auth-address&gt;a Respiratory, US Medical Affairs , GSK , La Jolla , CA , USA.&amp;#xD;b US Medical Affairs , GSK , Research Triangle Park , NC , USA.&amp;#xD;c Analysis Group, Inc. , Boston , MA , USA.&amp;#xD;d Reliant Medical Group , Worcester , MA , USA.&lt;/auth-address&gt;&lt;titles&gt;&lt;title&gt;Effects of systemic corticosteroids on blood eosinophil counts in asthma: real-world data&lt;/title&gt;&lt;secondary-title&gt;J Asthma&lt;/secondary-title&gt;&lt;/titles&gt;&lt;periodical&gt;&lt;full-title&gt;J Asthma&lt;/full-title&gt;&lt;abbr-1&gt;The Journal of asthma : official journal of the Association for the Care of Asthma&lt;/abbr-1&gt;&lt;/periodical&gt;&lt;pages&gt;808-815&lt;/pages&gt;&lt;volume&gt;56&lt;/volume&gt;&lt;number&gt;8&lt;/number&gt;&lt;edition&gt;2018/08/22&lt;/edition&gt;&lt;keywords&gt;&lt;keyword&gt;Systemic corticosteroids&lt;/keyword&gt;&lt;keyword&gt;eosinophil counts&lt;/keyword&gt;&lt;keyword&gt;real world&lt;/keyword&gt;&lt;keyword&gt;severe eosinophilic asthma&lt;/keyword&gt;&lt;/keywords&gt;&lt;dates&gt;&lt;year&gt;2019&lt;/year&gt;&lt;pub-dates&gt;&lt;date&gt;Aug&lt;/date&gt;&lt;/pub-dates&gt;&lt;/dates&gt;&lt;isbn&gt;1532-4303 (Electronic)&amp;#xD;0277-0903 (Linking)&lt;/isbn&gt;&lt;accession-num&gt;30130418&lt;/accession-num&gt;&lt;urls&gt;&lt;related-urls&gt;&lt;url&gt;https://www.ncbi.nlm.nih.gov/pubmed/30130418&lt;/url&gt;&lt;/related-urls&gt;&lt;/urls&gt;&lt;electronic-resource-num&gt;10.1080/02770903.2018.1502301&lt;/electronic-resource-num&gt;&lt;/record&gt;&lt;/Cite&gt;&lt;/EndNote&gt;</w:instrText>
      </w:r>
      <w:r w:rsidR="00BD3F50">
        <w:fldChar w:fldCharType="separate"/>
      </w:r>
      <w:r w:rsidR="00486549" w:rsidRPr="00486549">
        <w:rPr>
          <w:noProof/>
          <w:vertAlign w:val="superscript"/>
        </w:rPr>
        <w:t>43</w:t>
      </w:r>
      <w:r w:rsidR="00BD3F50">
        <w:fldChar w:fldCharType="end"/>
      </w:r>
      <w:r w:rsidR="00BD3F50">
        <w:t xml:space="preserve"> and explain why a single cross sectional measure may be an imperfect biomarker for T2 high asthma </w:t>
      </w:r>
      <w:r w:rsidR="00BD3F50">
        <w:fldChar w:fldCharType="begin">
          <w:fldData xml:space="preserve">PEVuZE5vdGU+PENpdGU+PEF1dGhvcj5QYXZsaWRpczwvQXV0aG9yPjxZZWFyPjIwMTk8L1llYXI+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</w:fldData>
        </w:fldChar>
      </w:r>
      <w:r w:rsidR="00486549">
        <w:instrText xml:space="preserve"> ADDIN EN.CITE </w:instrText>
      </w:r>
      <w:r w:rsidR="00486549">
        <w:fldChar w:fldCharType="begin">
          <w:fldData xml:space="preserve">PEVuZE5vdGU+PENpdGU+PEF1dGhvcj5QYXZsaWRpczwvQXV0aG9yPjxZZWFyPjIwMTk8L1llYXI+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</w:fldData>
        </w:fldChar>
      </w:r>
      <w:r w:rsidR="00486549">
        <w:instrText xml:space="preserve"> ADDIN EN.CITE.DATA </w:instrText>
      </w:r>
      <w:r w:rsidR="00486549">
        <w:fldChar w:fldCharType="end"/>
      </w:r>
      <w:r w:rsidR="00BD3F50">
        <w:fldChar w:fldCharType="separate"/>
      </w:r>
      <w:r w:rsidR="00486549" w:rsidRPr="00486549">
        <w:rPr>
          <w:noProof/>
          <w:vertAlign w:val="superscript"/>
        </w:rPr>
        <w:t>44</w:t>
      </w:r>
      <w:r w:rsidR="00BD3F50">
        <w:fldChar w:fldCharType="end"/>
      </w:r>
      <w:r w:rsidR="00BD3F50">
        <w:t xml:space="preserve"> or anti-IL5 therapy response </w:t>
      </w:r>
      <w:r w:rsidR="00BD3F50">
        <w:fldChar w:fldCharType="begin">
          <w:fldData xml:space="preserve">PEVuZE5vdGU+PENpdGU+PEF1dGhvcj5EcmljazwvQXV0aG9yPjxZZWFyPjIwMTg8L1llYXI+PFJl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</w:fldData>
        </w:fldChar>
      </w:r>
      <w:r w:rsidR="00486549">
        <w:instrText xml:space="preserve"> ADDIN EN.CITE </w:instrText>
      </w:r>
      <w:r w:rsidR="00486549">
        <w:fldChar w:fldCharType="begin">
          <w:fldData xml:space="preserve">PEVuZE5vdGU+PENpdGU+PEF1dGhvcj5EcmljazwvQXV0aG9yPjxZZWFyPjIwMTg8L1llYXI+PFJl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</w:fldData>
        </w:fldChar>
      </w:r>
      <w:r w:rsidR="00486549">
        <w:instrText xml:space="preserve"> ADDIN EN.CITE.DATA </w:instrText>
      </w:r>
      <w:r w:rsidR="00486549">
        <w:fldChar w:fldCharType="end"/>
      </w:r>
      <w:r w:rsidR="00BD3F50">
        <w:fldChar w:fldCharType="separate"/>
      </w:r>
      <w:r w:rsidR="00486549" w:rsidRPr="00486549">
        <w:rPr>
          <w:noProof/>
          <w:vertAlign w:val="superscript"/>
        </w:rPr>
        <w:t>45</w:t>
      </w:r>
      <w:r w:rsidR="00BD3F50">
        <w:fldChar w:fldCharType="end"/>
      </w:r>
      <w:r w:rsidR="00BD3F50">
        <w:t>.</w:t>
      </w:r>
    </w:p>
    <w:p w14:paraId="299F8EDC" w14:textId="60092FA5" w:rsidR="0005005A" w:rsidRDefault="00C92B61" w:rsidP="00C92B61">
      <w:pPr>
        <w:spacing w:line="360" w:lineRule="auto"/>
      </w:pPr>
      <w:r>
        <w:t xml:space="preserve">Inherent to the EHR system analysis described here are a number of biases, such as patient behaviour, clinician behaviour and healthcare processes. We have included all full blood counts from the past ten years indiscriminately. Blood tests were requested for asthma purposes, such as during an acute exacerbation or as part of a characterisation process, but some were requested for any other purpose, ranging from routine (e.g. annual diabetes check, pre-operative assessment) to emergent (e.g. chest pain). Perhaps the most salient reason for a spike in eosinophilia is an asthma exacerbation but it is worth considering different patients will have different thresholds for seeking medical attention: for the same severity of exacerbation, some patients may self-manage their asthma, while others may present to a primary care service and others to the Emergency Department. Each presentation harbours varying likelihoods of performing blood tests in relation to commencing steroid treatment (ranging from no blood test to blood test on rescue steroids). Similarly, whilst all the patients included in the study were treated with high dose asthma therapies, a proportion of blood tests pre-date asthma treatment optimisation, diagnosis or even symptom onset. </w:t>
      </w:r>
    </w:p>
    <w:p w14:paraId="43493BEC" w14:textId="3EC6CE7E" w:rsidR="00C92B61" w:rsidRDefault="00C92B61" w:rsidP="00C92B61">
      <w:pPr>
        <w:spacing w:line="360" w:lineRule="auto"/>
      </w:pPr>
      <w:r>
        <w:t xml:space="preserve">The impact of patient behaviour, clinician behaviour and healthcare processes on EHR data mean that any inferences to underlying </w:t>
      </w:r>
      <w:r w:rsidR="007A67F4">
        <w:t xml:space="preserve">mechanisms </w:t>
      </w:r>
      <w:r>
        <w:t xml:space="preserve">are purely hypothesis generating, but this form of sampling bias is not exclusively undesirable. The purposive sampling towards clinical events mean that the occurrence of a blood test, independent of its result, might itself be significant </w:t>
      </w:r>
      <w:r>
        <w:fldChar w:fldCharType="begin">
          <w:fldData xml:space="preserve">PEVuZE5vdGU+PENpdGU+PEF1dGhvcj5BZ25pZWw8L0F1dGhvcj48WWVhcj4yMDE4PC9ZZWFyPjxS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</w:fldData>
        </w:fldChar>
      </w:r>
      <w:r w:rsidR="00486549">
        <w:instrText xml:space="preserve"> ADDIN EN.CITE </w:instrText>
      </w:r>
      <w:r w:rsidR="00486549">
        <w:fldChar w:fldCharType="begin">
          <w:fldData xml:space="preserve">PEVuZE5vdGU+PENpdGU+PEF1dGhvcj5BZ25pZWw8L0F1dGhvcj48WWVhcj4yMDE4PC9ZZWFyPjxS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</w:fldData>
        </w:fldChar>
      </w:r>
      <w:r w:rsidR="00486549">
        <w:instrText xml:space="preserve"> ADDIN EN.CITE.DATA </w:instrText>
      </w:r>
      <w:r w:rsidR="00486549">
        <w:fldChar w:fldCharType="end"/>
      </w:r>
      <w:r>
        <w:fldChar w:fldCharType="separate"/>
      </w:r>
      <w:r w:rsidR="00486549" w:rsidRPr="00486549">
        <w:rPr>
          <w:noProof/>
          <w:vertAlign w:val="superscript"/>
        </w:rPr>
        <w:t>46</w:t>
      </w:r>
      <w:r>
        <w:fldChar w:fldCharType="end"/>
      </w:r>
      <w:r>
        <w:t>. Moreover, this data is truly representative of clinical practice and the findings described herein are therefore highly translational and relevant to the clinical setting.</w:t>
      </w:r>
      <w:r w:rsidRPr="005F3AD9">
        <w:t xml:space="preserve"> </w:t>
      </w:r>
    </w:p>
    <w:p w14:paraId="6B8C9FE7" w14:textId="77777777" w:rsidR="00C92B61" w:rsidRDefault="00C92B61" w:rsidP="00C92B61">
      <w:pPr>
        <w:pStyle w:val="Heading1"/>
      </w:pPr>
      <w:r>
        <w:lastRenderedPageBreak/>
        <w:t>CONCLUSIONS</w:t>
      </w:r>
    </w:p>
    <w:p w14:paraId="0CDF5296" w14:textId="0F38F743" w:rsidR="00C92B61" w:rsidRDefault="00C92B61" w:rsidP="00C92B61">
      <w:pPr>
        <w:spacing w:line="360" w:lineRule="auto"/>
      </w:pPr>
      <w:r>
        <w:t>Here we demonstrate that the longitudinal perspective facilitated by the interrogation of electronic healthcare records provides an opportunity to stratify patients beyond the binary classification of eosinophilia. This additional phenotypic perspective allows appreciation of the multifactorial contributions to severe eosinophilic asthma as well as the identification of a</w:t>
      </w:r>
      <w:r w:rsidR="00E918B9">
        <w:t xml:space="preserve"> small but</w:t>
      </w:r>
      <w:r>
        <w:t xml:space="preserve"> distinct non-eosinophilic phenotype. Future studies should prioritise longitudinal perspectives on asthma characterisation, as these are likely to better guide stratified patient management. </w:t>
      </w:r>
    </w:p>
    <w:bookmarkEnd w:id="1"/>
    <w:p w14:paraId="6E700D18" w14:textId="77777777" w:rsidR="00C92B61" w:rsidRDefault="00C92B61" w:rsidP="00C92B61">
      <w:pPr>
        <w:spacing w:line="360" w:lineRule="auto"/>
      </w:pPr>
    </w:p>
    <w:p w14:paraId="5BB3524B" w14:textId="77777777" w:rsidR="00C92B61" w:rsidRPr="009774B3" w:rsidRDefault="00C92B61" w:rsidP="00C92B61">
      <w:pPr>
        <w:tabs>
          <w:tab w:val="left" w:pos="2703"/>
        </w:tabs>
        <w:spacing w:line="360" w:lineRule="auto"/>
      </w:pPr>
      <w:r>
        <w:tab/>
      </w:r>
    </w:p>
    <w:p w14:paraId="786D67DE" w14:textId="0E8CF595" w:rsidR="00F074F7" w:rsidRDefault="00F074F7" w:rsidP="00BA7A36">
      <w:pPr>
        <w:spacing w:line="360" w:lineRule="auto"/>
      </w:pPr>
    </w:p>
    <w:p w14:paraId="626C9C5F" w14:textId="77777777" w:rsidR="003933D7" w:rsidRDefault="003933D7">
      <w:pPr>
        <w:rPr>
          <w:rFonts w:asciiTheme="majorHAnsi" w:eastAsiaTheme="majorEastAsia" w:hAnsiTheme="majorHAnsi" w:cstheme="majorBidi"/>
          <w:color w:val="2E74B5" w:themeColor="accent1" w:themeShade="BF"/>
          <w:sz w:val="26"/>
          <w:szCs w:val="26"/>
        </w:rPr>
      </w:pPr>
      <w:r>
        <w:br w:type="page"/>
      </w:r>
    </w:p>
    <w:p w14:paraId="193B4630" w14:textId="5BB490E7" w:rsidR="003933D7" w:rsidRPr="005A7DF5" w:rsidRDefault="003933D7" w:rsidP="003933D7">
      <w:pPr>
        <w:pStyle w:val="Heading2"/>
      </w:pPr>
      <w:r>
        <w:lastRenderedPageBreak/>
        <w:t>ACKNOWLEDG</w:t>
      </w:r>
      <w:r w:rsidR="00D6265E">
        <w:t>E</w:t>
      </w:r>
      <w:r>
        <w:t>MENTS</w:t>
      </w:r>
    </w:p>
    <w:p w14:paraId="120052B1" w14:textId="1493D9F6" w:rsidR="003933D7" w:rsidRDefault="003933D7" w:rsidP="003933D7">
      <w:pPr>
        <w:spacing w:line="480" w:lineRule="auto"/>
      </w:pPr>
      <w:r w:rsidRPr="00A96CAA">
        <w:t>The authors wish to thank the patients who are participating in this study. They also wish to acknowledge the support of the</w:t>
      </w:r>
      <w:r w:rsidR="007618B8">
        <w:t xml:space="preserve"> National Institute for Health Research</w:t>
      </w:r>
      <w:r w:rsidRPr="00A96CAA">
        <w:t xml:space="preserve"> Sou</w:t>
      </w:r>
      <w:r>
        <w:t>thampton</w:t>
      </w:r>
      <w:r w:rsidR="00F85067">
        <w:t xml:space="preserve"> Biomedical Research Centre (</w:t>
      </w:r>
      <w:r>
        <w:t>NIHR</w:t>
      </w:r>
      <w:r w:rsidRPr="00A96CAA">
        <w:t xml:space="preserve"> </w:t>
      </w:r>
      <w:r w:rsidR="00F85067">
        <w:t>S</w:t>
      </w:r>
      <w:r>
        <w:t>BRC</w:t>
      </w:r>
      <w:r w:rsidR="00F85067">
        <w:t>)</w:t>
      </w:r>
      <w:r>
        <w:t xml:space="preserve"> and</w:t>
      </w:r>
      <w:r w:rsidR="00F85067">
        <w:t xml:space="preserve"> NIHR</w:t>
      </w:r>
      <w:r>
        <w:t xml:space="preserve"> </w:t>
      </w:r>
      <w:r w:rsidRPr="00A96CAA">
        <w:t>Clinical Research Facility</w:t>
      </w:r>
      <w:r w:rsidR="009A43AF">
        <w:t xml:space="preserve">, which </w:t>
      </w:r>
      <w:r w:rsidRPr="00A96CAA">
        <w:t>are funded by NIHR and are a partnership between the University of Southampton and University Hospital Southampton NHS Foundation Trust</w:t>
      </w:r>
      <w:r w:rsidR="00F85067">
        <w:t xml:space="preserve"> (UHS-NHS-FT)</w:t>
      </w:r>
      <w:r w:rsidRPr="00A96CAA">
        <w:t>. The authors also acknowledge funding support from Novartis and the AAIR Charity.</w:t>
      </w:r>
    </w:p>
    <w:p w14:paraId="31710D12" w14:textId="77777777" w:rsidR="003933D7" w:rsidRDefault="003933D7" w:rsidP="003933D7">
      <w:pPr>
        <w:pStyle w:val="Heading2"/>
      </w:pPr>
      <w:r>
        <w:t>FUNDING</w:t>
      </w:r>
    </w:p>
    <w:p w14:paraId="590F2AED" w14:textId="474B75FB" w:rsidR="003933D7" w:rsidRDefault="003933D7" w:rsidP="003933D7">
      <w:pPr>
        <w:spacing w:line="480" w:lineRule="auto"/>
        <w:rPr>
          <w:rFonts w:ascii="Calibri" w:hAnsi="Calibri" w:cs="Calibri"/>
        </w:rPr>
      </w:pPr>
      <w:r w:rsidRPr="00A96CAA">
        <w:rPr>
          <w:rFonts w:ascii="Calibri" w:hAnsi="Calibri" w:cs="Calibri"/>
        </w:rPr>
        <w:t xml:space="preserve">The WATCH study makes use of </w:t>
      </w:r>
      <w:r>
        <w:rPr>
          <w:rFonts w:ascii="Calibri" w:hAnsi="Calibri" w:cs="Calibri"/>
        </w:rPr>
        <w:t xml:space="preserve">the </w:t>
      </w:r>
      <w:r w:rsidRPr="00A96CAA">
        <w:rPr>
          <w:rFonts w:ascii="Calibri" w:hAnsi="Calibri" w:cs="Calibri"/>
        </w:rPr>
        <w:t xml:space="preserve">NIHR </w:t>
      </w:r>
      <w:r w:rsidR="00F85067">
        <w:rPr>
          <w:rFonts w:ascii="Calibri" w:hAnsi="Calibri" w:cs="Calibri"/>
        </w:rPr>
        <w:t>S</w:t>
      </w:r>
      <w:r>
        <w:rPr>
          <w:rFonts w:ascii="Calibri" w:hAnsi="Calibri" w:cs="Calibri"/>
        </w:rPr>
        <w:t>BRC and Clinical Research Facility</w:t>
      </w:r>
      <w:r w:rsidRPr="00A96CAA">
        <w:rPr>
          <w:rFonts w:ascii="Calibri" w:hAnsi="Calibri" w:cs="Calibri"/>
        </w:rPr>
        <w:t xml:space="preserve"> at</w:t>
      </w:r>
      <w:r>
        <w:rPr>
          <w:rFonts w:ascii="Calibri" w:hAnsi="Calibri" w:cs="Calibri"/>
        </w:rPr>
        <w:t xml:space="preserve"> </w:t>
      </w:r>
      <w:r w:rsidRPr="00A96CAA">
        <w:rPr>
          <w:rFonts w:ascii="Calibri" w:hAnsi="Calibri" w:cs="Calibri"/>
        </w:rPr>
        <w:t>UHS</w:t>
      </w:r>
      <w:r w:rsidR="00F85067">
        <w:rPr>
          <w:rFonts w:ascii="Calibri" w:hAnsi="Calibri" w:cs="Calibri"/>
        </w:rPr>
        <w:t>-NHS-</w:t>
      </w:r>
      <w:r w:rsidRPr="00A96CAA">
        <w:rPr>
          <w:rFonts w:ascii="Calibri" w:hAnsi="Calibri" w:cs="Calibri"/>
        </w:rPr>
        <w:t xml:space="preserve">FT that are funded by </w:t>
      </w:r>
      <w:r>
        <w:rPr>
          <w:rFonts w:ascii="Calibri" w:hAnsi="Calibri" w:cs="Calibri"/>
        </w:rPr>
        <w:t>t</w:t>
      </w:r>
      <w:r w:rsidRPr="00A96CAA">
        <w:rPr>
          <w:rFonts w:ascii="Calibri" w:hAnsi="Calibri" w:cs="Calibri"/>
        </w:rPr>
        <w:t xml:space="preserve">he NIHR. </w:t>
      </w:r>
      <w:r>
        <w:rPr>
          <w:rFonts w:ascii="Calibri" w:hAnsi="Calibri" w:cs="Calibri"/>
        </w:rPr>
        <w:t xml:space="preserve">The WATCH study itself is not externally funded. </w:t>
      </w:r>
      <w:r w:rsidRPr="00A96CAA">
        <w:rPr>
          <w:rFonts w:ascii="Calibri" w:hAnsi="Calibri" w:cs="Calibri"/>
        </w:rPr>
        <w:t xml:space="preserve">Funding </w:t>
      </w:r>
      <w:r>
        <w:rPr>
          <w:rFonts w:ascii="Calibri" w:hAnsi="Calibri" w:cs="Calibri"/>
        </w:rPr>
        <w:t xml:space="preserve">assistance </w:t>
      </w:r>
      <w:r w:rsidRPr="00A96CAA">
        <w:rPr>
          <w:rFonts w:ascii="Calibri" w:hAnsi="Calibri" w:cs="Calibri"/>
        </w:rPr>
        <w:t>for database support for the WATCH study was initially obtained from a non-promotional grant from Novartis</w:t>
      </w:r>
      <w:r>
        <w:rPr>
          <w:rFonts w:ascii="Calibri" w:hAnsi="Calibri" w:cs="Calibri"/>
        </w:rPr>
        <w:t xml:space="preserve"> (£35,000)</w:t>
      </w:r>
      <w:r w:rsidRPr="00A96CAA">
        <w:rPr>
          <w:rFonts w:ascii="Calibri" w:hAnsi="Calibri" w:cs="Calibri"/>
        </w:rPr>
        <w:t xml:space="preserve">. Funding </w:t>
      </w:r>
      <w:r>
        <w:rPr>
          <w:rFonts w:ascii="Calibri" w:hAnsi="Calibri" w:cs="Calibri"/>
        </w:rPr>
        <w:t xml:space="preserve">assistance </w:t>
      </w:r>
      <w:r w:rsidRPr="00A96CAA">
        <w:rPr>
          <w:rFonts w:ascii="Calibri" w:hAnsi="Calibri" w:cs="Calibri"/>
        </w:rPr>
        <w:t xml:space="preserve">for relevant patient costs (e.g. parking) were initially provided by a charitable grant </w:t>
      </w:r>
      <w:r>
        <w:rPr>
          <w:rFonts w:ascii="Calibri" w:hAnsi="Calibri" w:cs="Calibri"/>
        </w:rPr>
        <w:t xml:space="preserve">(£3,500) </w:t>
      </w:r>
      <w:r w:rsidRPr="00A96CAA">
        <w:rPr>
          <w:rFonts w:ascii="Calibri" w:hAnsi="Calibri" w:cs="Calibri"/>
        </w:rPr>
        <w:t>from the A</w:t>
      </w:r>
      <w:r>
        <w:rPr>
          <w:rFonts w:ascii="Calibri" w:hAnsi="Calibri" w:cs="Calibri"/>
        </w:rPr>
        <w:t xml:space="preserve">sthma, </w:t>
      </w:r>
      <w:r w:rsidRPr="00A96CAA">
        <w:rPr>
          <w:rFonts w:ascii="Calibri" w:hAnsi="Calibri" w:cs="Calibri"/>
        </w:rPr>
        <w:t>A</w:t>
      </w:r>
      <w:r>
        <w:rPr>
          <w:rFonts w:ascii="Calibri" w:hAnsi="Calibri" w:cs="Calibri"/>
        </w:rPr>
        <w:t xml:space="preserve">llergy &amp; </w:t>
      </w:r>
      <w:r w:rsidRPr="00A96CAA">
        <w:rPr>
          <w:rFonts w:ascii="Calibri" w:hAnsi="Calibri" w:cs="Calibri"/>
        </w:rPr>
        <w:t>I</w:t>
      </w:r>
      <w:r>
        <w:rPr>
          <w:rFonts w:ascii="Calibri" w:hAnsi="Calibri" w:cs="Calibri"/>
        </w:rPr>
        <w:t xml:space="preserve">nflammation </w:t>
      </w:r>
      <w:r w:rsidRPr="00A96CAA">
        <w:rPr>
          <w:rFonts w:ascii="Calibri" w:hAnsi="Calibri" w:cs="Calibri"/>
        </w:rPr>
        <w:t>R</w:t>
      </w:r>
      <w:r>
        <w:rPr>
          <w:rFonts w:ascii="Calibri" w:hAnsi="Calibri" w:cs="Calibri"/>
        </w:rPr>
        <w:t>esearch (AAIR)</w:t>
      </w:r>
      <w:r w:rsidRPr="00A96CAA">
        <w:rPr>
          <w:rFonts w:ascii="Calibri" w:hAnsi="Calibri" w:cs="Calibri"/>
        </w:rPr>
        <w:t xml:space="preserve"> Charity.</w:t>
      </w:r>
    </w:p>
    <w:p w14:paraId="2814EFC3" w14:textId="77777777" w:rsidR="00DD72C3" w:rsidRDefault="00DD72C3">
      <w:pPr>
        <w:rPr>
          <w:rFonts w:asciiTheme="majorHAnsi" w:eastAsiaTheme="majorEastAsia" w:hAnsiTheme="majorHAnsi" w:cstheme="majorBidi"/>
          <w:color w:val="2E74B5" w:themeColor="accent1" w:themeShade="BF"/>
          <w:sz w:val="26"/>
          <w:szCs w:val="26"/>
        </w:rPr>
      </w:pPr>
      <w:r>
        <w:br w:type="page"/>
      </w:r>
    </w:p>
    <w:p w14:paraId="10B5ABC6" w14:textId="310F03E3" w:rsidR="00DD72C3" w:rsidRDefault="00DD72C3" w:rsidP="00DD72C3">
      <w:pPr>
        <w:pStyle w:val="Heading2"/>
      </w:pPr>
      <w:r>
        <w:lastRenderedPageBreak/>
        <w:t>TABLES</w:t>
      </w:r>
    </w:p>
    <w:tbl>
      <w:tblPr>
        <w:tblStyle w:val="TableGrid"/>
        <w:tblW w:w="9137" w:type="dxa"/>
        <w:tblLook w:val="04A0" w:firstRow="1" w:lastRow="0" w:firstColumn="1" w:lastColumn="0" w:noHBand="0" w:noVBand="1"/>
      </w:tblPr>
      <w:tblGrid>
        <w:gridCol w:w="2975"/>
        <w:gridCol w:w="1761"/>
        <w:gridCol w:w="832"/>
        <w:gridCol w:w="1761"/>
        <w:gridCol w:w="832"/>
        <w:gridCol w:w="976"/>
      </w:tblGrid>
      <w:tr w:rsidR="00C22436" w14:paraId="2FFA0C02" w14:textId="77777777" w:rsidTr="002E2774">
        <w:tc>
          <w:tcPr>
            <w:tcW w:w="2975" w:type="dxa"/>
          </w:tcPr>
          <w:p w14:paraId="0E757314" w14:textId="77777777" w:rsidR="00C22436" w:rsidRPr="00474014" w:rsidRDefault="00C22436" w:rsidP="00635F54">
            <w:pPr>
              <w:pStyle w:val="NormalWeb"/>
              <w:spacing w:before="0" w:beforeAutospacing="0" w:after="0" w:afterAutospacing="0" w:line="360" w:lineRule="auto"/>
              <w:rPr>
                <w:rFonts w:ascii="Calibri" w:hAnsi="Calibri" w:cs="Calibri"/>
                <w:color w:val="000000" w:themeColor="dark1"/>
                <w:kern w:val="24"/>
                <w:sz w:val="22"/>
                <w:szCs w:val="36"/>
              </w:rPr>
            </w:pPr>
          </w:p>
        </w:tc>
        <w:tc>
          <w:tcPr>
            <w:tcW w:w="2593" w:type="dxa"/>
            <w:gridSpan w:val="2"/>
          </w:tcPr>
          <w:p w14:paraId="59EC3489" w14:textId="77777777" w:rsidR="00C22436" w:rsidRDefault="00C22436" w:rsidP="00C22436">
            <w:pPr>
              <w:pStyle w:val="NormalWeb"/>
              <w:spacing w:before="0" w:beforeAutospacing="0" w:after="0" w:afterAutospacing="0" w:line="360" w:lineRule="auto"/>
              <w:jc w:val="center"/>
              <w:rPr>
                <w:rFonts w:asciiTheme="minorHAnsi" w:hAnsiTheme="minorHAnsi" w:cstheme="minorHAnsi"/>
                <w:b/>
                <w:bCs/>
                <w:sz w:val="22"/>
                <w:szCs w:val="36"/>
              </w:rPr>
            </w:pPr>
            <w:r w:rsidRPr="00AA49B1">
              <w:rPr>
                <w:rFonts w:asciiTheme="minorHAnsi" w:hAnsiTheme="minorHAnsi" w:cstheme="minorHAnsi"/>
                <w:sz w:val="22"/>
                <w:szCs w:val="36"/>
              </w:rPr>
              <w:t>Never</w:t>
            </w:r>
          </w:p>
          <w:p w14:paraId="23B49C30" w14:textId="5C0E8ACD" w:rsidR="00C22436" w:rsidRPr="00C22436" w:rsidRDefault="00C22436" w:rsidP="00C22436">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Eosinophilic</w:t>
            </w:r>
          </w:p>
        </w:tc>
        <w:tc>
          <w:tcPr>
            <w:tcW w:w="2593" w:type="dxa"/>
            <w:gridSpan w:val="2"/>
          </w:tcPr>
          <w:p w14:paraId="3D87AFEB" w14:textId="77777777" w:rsidR="00C22436" w:rsidRDefault="00C22436" w:rsidP="00C22436">
            <w:pPr>
              <w:pStyle w:val="NormalWeb"/>
              <w:spacing w:before="0" w:beforeAutospacing="0" w:after="0" w:afterAutospacing="0" w:line="360" w:lineRule="auto"/>
              <w:jc w:val="center"/>
              <w:rPr>
                <w:rFonts w:asciiTheme="minorHAnsi" w:hAnsiTheme="minorHAnsi" w:cstheme="minorHAnsi"/>
                <w:b/>
                <w:bCs/>
                <w:sz w:val="22"/>
                <w:szCs w:val="36"/>
              </w:rPr>
            </w:pPr>
            <w:r w:rsidRPr="00AA49B1">
              <w:rPr>
                <w:rFonts w:asciiTheme="minorHAnsi" w:hAnsiTheme="minorHAnsi" w:cstheme="minorHAnsi"/>
                <w:sz w:val="22"/>
                <w:szCs w:val="36"/>
              </w:rPr>
              <w:t>Ever</w:t>
            </w:r>
          </w:p>
          <w:p w14:paraId="2D6F4250" w14:textId="18878845" w:rsidR="00C22436" w:rsidRPr="00C22436" w:rsidRDefault="00C22436" w:rsidP="00C22436">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Eosinophilic</w:t>
            </w:r>
          </w:p>
        </w:tc>
        <w:tc>
          <w:tcPr>
            <w:tcW w:w="976" w:type="dxa"/>
          </w:tcPr>
          <w:p w14:paraId="204FC9B6" w14:textId="77777777" w:rsidR="00C22436" w:rsidRPr="00AA49B1" w:rsidRDefault="00C22436" w:rsidP="00635F54">
            <w:pPr>
              <w:pStyle w:val="NormalWeb"/>
              <w:spacing w:before="0" w:beforeAutospacing="0" w:after="0" w:afterAutospacing="0" w:line="360" w:lineRule="auto"/>
              <w:jc w:val="center"/>
              <w:rPr>
                <w:rFonts w:asciiTheme="minorHAnsi" w:hAnsiTheme="minorHAnsi" w:cstheme="minorHAnsi"/>
                <w:sz w:val="22"/>
                <w:szCs w:val="36"/>
              </w:rPr>
            </w:pPr>
          </w:p>
        </w:tc>
      </w:tr>
      <w:tr w:rsidR="00B54EF0" w14:paraId="57F95A43" w14:textId="77777777" w:rsidTr="00C22436">
        <w:tc>
          <w:tcPr>
            <w:tcW w:w="2975" w:type="dxa"/>
          </w:tcPr>
          <w:p w14:paraId="620EC830"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p>
        </w:tc>
        <w:tc>
          <w:tcPr>
            <w:tcW w:w="1761" w:type="dxa"/>
          </w:tcPr>
          <w:p w14:paraId="4509D7BF" w14:textId="77777777" w:rsidR="00B54EF0" w:rsidRPr="00AA49B1"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 xml:space="preserve">39 </w:t>
            </w:r>
          </w:p>
        </w:tc>
        <w:tc>
          <w:tcPr>
            <w:tcW w:w="832" w:type="dxa"/>
          </w:tcPr>
          <w:p w14:paraId="04D30CC0" w14:textId="77777777" w:rsidR="00B54EF0" w:rsidRPr="00AA49B1" w:rsidRDefault="00B54EF0" w:rsidP="00C22436">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Missing</w:t>
            </w:r>
          </w:p>
        </w:tc>
        <w:tc>
          <w:tcPr>
            <w:tcW w:w="1761" w:type="dxa"/>
          </w:tcPr>
          <w:p w14:paraId="2B7FC138" w14:textId="77777777" w:rsidR="00B54EF0" w:rsidRPr="00AA49B1"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96</w:t>
            </w:r>
          </w:p>
        </w:tc>
        <w:tc>
          <w:tcPr>
            <w:tcW w:w="832" w:type="dxa"/>
          </w:tcPr>
          <w:p w14:paraId="0EF380F5" w14:textId="77777777" w:rsidR="00B54EF0" w:rsidRPr="00AA49B1"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Missing</w:t>
            </w:r>
          </w:p>
        </w:tc>
        <w:tc>
          <w:tcPr>
            <w:tcW w:w="976" w:type="dxa"/>
          </w:tcPr>
          <w:p w14:paraId="2EA701B5" w14:textId="77777777" w:rsidR="00B54EF0" w:rsidRPr="00AA49B1"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sidRPr="00AA49B1">
              <w:rPr>
                <w:rFonts w:asciiTheme="minorHAnsi" w:hAnsiTheme="minorHAnsi" w:cstheme="minorHAnsi"/>
                <w:sz w:val="22"/>
                <w:szCs w:val="36"/>
              </w:rPr>
              <w:t>P value</w:t>
            </w:r>
          </w:p>
        </w:tc>
      </w:tr>
      <w:tr w:rsidR="00B54EF0" w14:paraId="051D491C" w14:textId="77777777" w:rsidTr="00C22436">
        <w:tc>
          <w:tcPr>
            <w:tcW w:w="2975" w:type="dxa"/>
          </w:tcPr>
          <w:p w14:paraId="1408B08E"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sidRPr="00474014">
              <w:rPr>
                <w:rFonts w:ascii="Calibri" w:hAnsi="Calibri" w:cs="Calibri"/>
                <w:color w:val="000000" w:themeColor="dark1"/>
                <w:kern w:val="24"/>
                <w:sz w:val="22"/>
                <w:szCs w:val="36"/>
              </w:rPr>
              <w:t>Age (at enrolment</w:t>
            </w:r>
            <w:r>
              <w:rPr>
                <w:rFonts w:ascii="Calibri" w:hAnsi="Calibri" w:cs="Calibri"/>
                <w:color w:val="000000" w:themeColor="dark1"/>
                <w:kern w:val="24"/>
                <w:sz w:val="22"/>
                <w:szCs w:val="36"/>
              </w:rPr>
              <w:t>; years</w:t>
            </w:r>
            <w:r w:rsidRPr="00474014">
              <w:rPr>
                <w:rFonts w:ascii="Calibri" w:hAnsi="Calibri" w:cs="Calibri"/>
                <w:color w:val="000000" w:themeColor="dark1"/>
                <w:kern w:val="24"/>
                <w:sz w:val="22"/>
                <w:szCs w:val="36"/>
              </w:rPr>
              <w:t xml:space="preserve">) </w:t>
            </w:r>
          </w:p>
        </w:tc>
        <w:tc>
          <w:tcPr>
            <w:tcW w:w="1761" w:type="dxa"/>
          </w:tcPr>
          <w:p w14:paraId="2C6A06DD" w14:textId="77777777" w:rsidR="00B54EF0" w:rsidRPr="00802659" w:rsidRDefault="00B54EF0" w:rsidP="00635F54">
            <w:pPr>
              <w:jc w:val="center"/>
              <w:rPr>
                <w:rFonts w:ascii="Calibri" w:hAnsi="Calibri" w:cs="Calibri"/>
                <w:color w:val="000000"/>
              </w:rPr>
            </w:pPr>
            <w:r>
              <w:rPr>
                <w:rFonts w:ascii="Calibri" w:hAnsi="Calibri" w:cs="Calibri"/>
                <w:color w:val="000000"/>
              </w:rPr>
              <w:t>56.0 [37.0,63.0]</w:t>
            </w:r>
          </w:p>
        </w:tc>
        <w:tc>
          <w:tcPr>
            <w:tcW w:w="832" w:type="dxa"/>
          </w:tcPr>
          <w:p w14:paraId="7A960680"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688461DF" w14:textId="77777777" w:rsidR="00B54EF0" w:rsidRPr="00802659" w:rsidRDefault="00B54EF0" w:rsidP="00635F54">
            <w:pPr>
              <w:jc w:val="center"/>
              <w:rPr>
                <w:rFonts w:ascii="Calibri" w:hAnsi="Calibri" w:cs="Calibri"/>
                <w:color w:val="000000"/>
              </w:rPr>
            </w:pPr>
            <w:r>
              <w:rPr>
                <w:rFonts w:ascii="Calibri" w:hAnsi="Calibri" w:cs="Calibri"/>
                <w:color w:val="000000"/>
              </w:rPr>
              <w:t>55.5 [41.8,64.0]</w:t>
            </w:r>
          </w:p>
        </w:tc>
        <w:tc>
          <w:tcPr>
            <w:tcW w:w="832" w:type="dxa"/>
          </w:tcPr>
          <w:p w14:paraId="39AB8E24"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0578C4A9"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26A32A2A" w14:textId="77777777" w:rsidTr="00C22436">
        <w:tc>
          <w:tcPr>
            <w:tcW w:w="2975" w:type="dxa"/>
          </w:tcPr>
          <w:p w14:paraId="4F8A761C"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sidRPr="00474014">
              <w:rPr>
                <w:rFonts w:ascii="Calibri" w:hAnsi="Calibri" w:cs="Calibri"/>
                <w:color w:val="000000" w:themeColor="dark1"/>
                <w:kern w:val="24"/>
                <w:sz w:val="22"/>
                <w:szCs w:val="36"/>
              </w:rPr>
              <w:t xml:space="preserve">BMI </w:t>
            </w:r>
          </w:p>
        </w:tc>
        <w:tc>
          <w:tcPr>
            <w:tcW w:w="1761" w:type="dxa"/>
          </w:tcPr>
          <w:p w14:paraId="0DE20031" w14:textId="77777777" w:rsidR="00B54EF0" w:rsidRPr="00802659" w:rsidRDefault="00B54EF0" w:rsidP="00635F54">
            <w:pPr>
              <w:jc w:val="center"/>
              <w:rPr>
                <w:rFonts w:ascii="Calibri" w:hAnsi="Calibri" w:cs="Calibri"/>
                <w:color w:val="000000"/>
              </w:rPr>
            </w:pPr>
            <w:r>
              <w:rPr>
                <w:rFonts w:ascii="Calibri" w:hAnsi="Calibri" w:cs="Calibri"/>
                <w:color w:val="000000"/>
              </w:rPr>
              <w:t>31.5 [28.8,36.0]</w:t>
            </w:r>
          </w:p>
        </w:tc>
        <w:tc>
          <w:tcPr>
            <w:tcW w:w="832" w:type="dxa"/>
          </w:tcPr>
          <w:p w14:paraId="322E207B"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2EA0EFDE" w14:textId="77777777" w:rsidR="00B54EF0" w:rsidRPr="00802659" w:rsidRDefault="00B54EF0" w:rsidP="00635F54">
            <w:pPr>
              <w:jc w:val="center"/>
              <w:rPr>
                <w:rFonts w:ascii="Calibri" w:hAnsi="Calibri" w:cs="Calibri"/>
                <w:color w:val="000000"/>
              </w:rPr>
            </w:pPr>
            <w:r>
              <w:rPr>
                <w:rFonts w:ascii="Calibri" w:hAnsi="Calibri" w:cs="Calibri"/>
                <w:color w:val="000000"/>
              </w:rPr>
              <w:t>30.3 [26.4,36.6]</w:t>
            </w:r>
          </w:p>
        </w:tc>
        <w:tc>
          <w:tcPr>
            <w:tcW w:w="832" w:type="dxa"/>
          </w:tcPr>
          <w:p w14:paraId="6F1EE1AD"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0EC49560"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5FA19B52" w14:textId="77777777" w:rsidTr="00C22436">
        <w:tc>
          <w:tcPr>
            <w:tcW w:w="2975" w:type="dxa"/>
          </w:tcPr>
          <w:p w14:paraId="5C956021"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Pr>
                <w:rFonts w:ascii="Calibri" w:hAnsi="Calibri" w:cs="Calibri"/>
                <w:color w:val="000000" w:themeColor="dark1"/>
                <w:kern w:val="24"/>
                <w:sz w:val="22"/>
                <w:szCs w:val="36"/>
              </w:rPr>
              <w:t>Sex</w:t>
            </w:r>
            <w:r w:rsidRPr="00474014">
              <w:rPr>
                <w:rFonts w:ascii="Calibri" w:hAnsi="Calibri" w:cs="Calibri"/>
                <w:color w:val="000000" w:themeColor="dark1"/>
                <w:kern w:val="24"/>
                <w:sz w:val="22"/>
                <w:szCs w:val="36"/>
              </w:rPr>
              <w:t xml:space="preserve"> (female)</w:t>
            </w:r>
          </w:p>
        </w:tc>
        <w:tc>
          <w:tcPr>
            <w:tcW w:w="1761" w:type="dxa"/>
          </w:tcPr>
          <w:p w14:paraId="6995A7C7"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31 (79.5%)</w:t>
            </w:r>
          </w:p>
        </w:tc>
        <w:tc>
          <w:tcPr>
            <w:tcW w:w="832" w:type="dxa"/>
          </w:tcPr>
          <w:p w14:paraId="2D527CAC"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5085A43B"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29 (65.8%)</w:t>
            </w:r>
          </w:p>
        </w:tc>
        <w:tc>
          <w:tcPr>
            <w:tcW w:w="832" w:type="dxa"/>
          </w:tcPr>
          <w:p w14:paraId="31FA4BCB"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6A3A74D9"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62AB1516" w14:textId="77777777" w:rsidTr="00C22436">
        <w:tc>
          <w:tcPr>
            <w:tcW w:w="2975" w:type="dxa"/>
          </w:tcPr>
          <w:p w14:paraId="55D0879B"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sidRPr="00474014">
              <w:rPr>
                <w:rFonts w:ascii="Calibri" w:hAnsi="Calibri" w:cs="Calibri"/>
                <w:color w:val="000000" w:themeColor="dark1"/>
                <w:kern w:val="24"/>
                <w:sz w:val="22"/>
                <w:szCs w:val="36"/>
              </w:rPr>
              <w:t>Smoker (ever)</w:t>
            </w:r>
          </w:p>
        </w:tc>
        <w:tc>
          <w:tcPr>
            <w:tcW w:w="1761" w:type="dxa"/>
          </w:tcPr>
          <w:p w14:paraId="3BEF37F3"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6 (41.0%)</w:t>
            </w:r>
          </w:p>
        </w:tc>
        <w:tc>
          <w:tcPr>
            <w:tcW w:w="832" w:type="dxa"/>
          </w:tcPr>
          <w:p w14:paraId="63423BAB"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7EF7F984"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01 (51.5%)</w:t>
            </w:r>
          </w:p>
        </w:tc>
        <w:tc>
          <w:tcPr>
            <w:tcW w:w="832" w:type="dxa"/>
          </w:tcPr>
          <w:p w14:paraId="0A2C3A76"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5DCB7DEF"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5E3415E3" w14:textId="77777777" w:rsidTr="00C22436">
        <w:tc>
          <w:tcPr>
            <w:tcW w:w="2975" w:type="dxa"/>
          </w:tcPr>
          <w:p w14:paraId="5854CFF9"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sidRPr="00474014">
              <w:rPr>
                <w:rFonts w:ascii="Calibri" w:hAnsi="Calibri" w:cs="Calibri"/>
                <w:color w:val="000000" w:themeColor="dark1"/>
                <w:kern w:val="24"/>
                <w:sz w:val="22"/>
                <w:szCs w:val="36"/>
              </w:rPr>
              <w:t xml:space="preserve">Age of </w:t>
            </w:r>
            <w:r>
              <w:rPr>
                <w:rFonts w:ascii="Calibri" w:hAnsi="Calibri" w:cs="Calibri"/>
                <w:color w:val="000000" w:themeColor="dark1"/>
                <w:kern w:val="24"/>
                <w:sz w:val="22"/>
                <w:szCs w:val="36"/>
              </w:rPr>
              <w:t xml:space="preserve">Asthma </w:t>
            </w:r>
            <w:r w:rsidRPr="00474014">
              <w:rPr>
                <w:rFonts w:ascii="Calibri" w:hAnsi="Calibri" w:cs="Calibri"/>
                <w:color w:val="000000" w:themeColor="dark1"/>
                <w:kern w:val="24"/>
                <w:sz w:val="22"/>
                <w:szCs w:val="36"/>
              </w:rPr>
              <w:t>Diagnosis</w:t>
            </w:r>
            <w:r>
              <w:rPr>
                <w:rFonts w:ascii="Calibri" w:hAnsi="Calibri" w:cs="Calibri"/>
                <w:color w:val="000000" w:themeColor="dark1"/>
                <w:kern w:val="24"/>
                <w:sz w:val="22"/>
                <w:szCs w:val="36"/>
              </w:rPr>
              <w:t xml:space="preserve"> (years)</w:t>
            </w:r>
          </w:p>
        </w:tc>
        <w:tc>
          <w:tcPr>
            <w:tcW w:w="1761" w:type="dxa"/>
          </w:tcPr>
          <w:p w14:paraId="48BB5B46" w14:textId="77777777" w:rsidR="00B54EF0" w:rsidRPr="00802659" w:rsidRDefault="00B54EF0" w:rsidP="00635F54">
            <w:pPr>
              <w:jc w:val="center"/>
              <w:rPr>
                <w:rFonts w:ascii="Calibri" w:hAnsi="Calibri" w:cs="Calibri"/>
                <w:color w:val="000000"/>
              </w:rPr>
            </w:pPr>
            <w:r>
              <w:rPr>
                <w:rFonts w:ascii="Calibri" w:hAnsi="Calibri" w:cs="Calibri"/>
                <w:color w:val="000000"/>
              </w:rPr>
              <w:t>20.0 [7.8,44.5]</w:t>
            </w:r>
          </w:p>
        </w:tc>
        <w:tc>
          <w:tcPr>
            <w:tcW w:w="832" w:type="dxa"/>
          </w:tcPr>
          <w:p w14:paraId="56A961C6"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3 (7.7%)</w:t>
            </w:r>
          </w:p>
        </w:tc>
        <w:tc>
          <w:tcPr>
            <w:tcW w:w="1761" w:type="dxa"/>
          </w:tcPr>
          <w:p w14:paraId="3B18BE80" w14:textId="77777777" w:rsidR="00B54EF0" w:rsidRPr="00802659" w:rsidRDefault="00B54EF0" w:rsidP="00635F54">
            <w:pPr>
              <w:jc w:val="center"/>
              <w:rPr>
                <w:rFonts w:ascii="Calibri" w:hAnsi="Calibri" w:cs="Calibri"/>
                <w:color w:val="000000"/>
              </w:rPr>
            </w:pPr>
            <w:r>
              <w:rPr>
                <w:rFonts w:ascii="Calibri" w:hAnsi="Calibri" w:cs="Calibri"/>
                <w:color w:val="000000"/>
              </w:rPr>
              <w:t>22.0 [5.8,43.0]</w:t>
            </w:r>
          </w:p>
        </w:tc>
        <w:tc>
          <w:tcPr>
            <w:tcW w:w="832" w:type="dxa"/>
          </w:tcPr>
          <w:p w14:paraId="3F50F89C"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12 (6.1%)</w:t>
            </w:r>
          </w:p>
        </w:tc>
        <w:tc>
          <w:tcPr>
            <w:tcW w:w="976" w:type="dxa"/>
          </w:tcPr>
          <w:p w14:paraId="205E56C9"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58355B49" w14:textId="77777777" w:rsidTr="00C22436">
        <w:tc>
          <w:tcPr>
            <w:tcW w:w="2975" w:type="dxa"/>
          </w:tcPr>
          <w:p w14:paraId="0F38A080" w14:textId="77777777" w:rsidR="00B54EF0" w:rsidRPr="00DE1760" w:rsidRDefault="00B54EF0" w:rsidP="00635F54">
            <w:pPr>
              <w:pStyle w:val="NormalWeb"/>
              <w:spacing w:before="0" w:beforeAutospacing="0" w:after="0" w:afterAutospacing="0" w:line="360" w:lineRule="auto"/>
              <w:rPr>
                <w:rFonts w:ascii="Calibri" w:hAnsi="Calibri" w:cs="Calibri"/>
                <w:kern w:val="24"/>
                <w:sz w:val="22"/>
                <w:szCs w:val="36"/>
              </w:rPr>
            </w:pPr>
            <w:r w:rsidRPr="00DE1760">
              <w:rPr>
                <w:rFonts w:ascii="Calibri" w:hAnsi="Calibri" w:cs="Calibri"/>
                <w:kern w:val="24"/>
                <w:sz w:val="22"/>
                <w:szCs w:val="36"/>
              </w:rPr>
              <w:t>Current Inhaled Corticosteroid Dose (BDP equivalent, μg)</w:t>
            </w:r>
          </w:p>
        </w:tc>
        <w:tc>
          <w:tcPr>
            <w:tcW w:w="1761" w:type="dxa"/>
          </w:tcPr>
          <w:p w14:paraId="0A720BB8" w14:textId="77777777" w:rsidR="00B54EF0" w:rsidRPr="00DE1760"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sidRPr="00DE1760">
              <w:rPr>
                <w:rFonts w:ascii="Calibri" w:hAnsi="Calibri" w:cs="Calibri"/>
              </w:rPr>
              <w:t>2050.0 [1625.0,3000.0]</w:t>
            </w:r>
          </w:p>
        </w:tc>
        <w:tc>
          <w:tcPr>
            <w:tcW w:w="832" w:type="dxa"/>
          </w:tcPr>
          <w:p w14:paraId="543854AE" w14:textId="77777777" w:rsidR="00B54EF0" w:rsidRPr="00DE1760"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sidRPr="00DE1760">
              <w:rPr>
                <w:rFonts w:asciiTheme="minorHAnsi" w:hAnsiTheme="minorHAnsi" w:cstheme="minorHAnsi"/>
                <w:i/>
                <w:sz w:val="16"/>
                <w:szCs w:val="16"/>
              </w:rPr>
              <w:t>9</w:t>
            </w:r>
          </w:p>
        </w:tc>
        <w:tc>
          <w:tcPr>
            <w:tcW w:w="1761" w:type="dxa"/>
          </w:tcPr>
          <w:p w14:paraId="101571F4" w14:textId="77777777" w:rsidR="00B54EF0" w:rsidRPr="00DE1760"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sidRPr="00DE1760">
              <w:rPr>
                <w:rFonts w:ascii="Calibri" w:hAnsi="Calibri" w:cs="Calibri"/>
              </w:rPr>
              <w:t>3000.0 [2000.0,3000.0]</w:t>
            </w:r>
          </w:p>
        </w:tc>
        <w:tc>
          <w:tcPr>
            <w:tcW w:w="832" w:type="dxa"/>
          </w:tcPr>
          <w:p w14:paraId="21C14FD8" w14:textId="77777777" w:rsidR="00B54EF0" w:rsidRPr="00DE1760"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sidRPr="00DE1760">
              <w:rPr>
                <w:rFonts w:asciiTheme="minorHAnsi" w:hAnsiTheme="minorHAnsi" w:cstheme="minorHAnsi"/>
                <w:i/>
                <w:sz w:val="16"/>
                <w:szCs w:val="16"/>
              </w:rPr>
              <w:t>31</w:t>
            </w:r>
          </w:p>
        </w:tc>
        <w:tc>
          <w:tcPr>
            <w:tcW w:w="976" w:type="dxa"/>
          </w:tcPr>
          <w:p w14:paraId="1020DFC6" w14:textId="77777777" w:rsidR="00B54EF0" w:rsidRPr="00DE1760"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sidRPr="00DE1760">
              <w:rPr>
                <w:rFonts w:asciiTheme="minorHAnsi" w:hAnsiTheme="minorHAnsi" w:cstheme="minorHAnsi"/>
                <w:sz w:val="22"/>
                <w:szCs w:val="36"/>
              </w:rPr>
              <w:t>Ns</w:t>
            </w:r>
          </w:p>
        </w:tc>
      </w:tr>
      <w:tr w:rsidR="00B54EF0" w14:paraId="10DE2C3F" w14:textId="77777777" w:rsidTr="00C22436">
        <w:tc>
          <w:tcPr>
            <w:tcW w:w="2975" w:type="dxa"/>
          </w:tcPr>
          <w:p w14:paraId="11FBEDBE" w14:textId="77777777" w:rsidR="00B54EF0" w:rsidRPr="00474014" w:rsidRDefault="00B54EF0" w:rsidP="00635F54">
            <w:pPr>
              <w:pStyle w:val="NormalWeb"/>
              <w:spacing w:after="0" w:line="360" w:lineRule="auto"/>
              <w:rPr>
                <w:rFonts w:ascii="Calibri" w:hAnsi="Calibri" w:cs="Calibri"/>
                <w:color w:val="000000" w:themeColor="dark1"/>
                <w:kern w:val="24"/>
                <w:sz w:val="22"/>
                <w:szCs w:val="36"/>
              </w:rPr>
            </w:pPr>
            <w:r>
              <w:rPr>
                <w:rFonts w:ascii="Calibri" w:hAnsi="Calibri" w:cs="Calibri"/>
                <w:color w:val="000000" w:themeColor="dark1"/>
                <w:kern w:val="24"/>
                <w:sz w:val="22"/>
                <w:szCs w:val="36"/>
              </w:rPr>
              <w:t>Subsequently started on Asthma Biologics*</w:t>
            </w:r>
          </w:p>
        </w:tc>
        <w:tc>
          <w:tcPr>
            <w:tcW w:w="1761" w:type="dxa"/>
          </w:tcPr>
          <w:p w14:paraId="08DC4CEC"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9 (23.1%)</w:t>
            </w:r>
            <w:r w:rsidRPr="007A67F4">
              <w:rPr>
                <w:rFonts w:ascii="Calibri" w:hAnsi="Calibri" w:cs="Calibri"/>
                <w:color w:val="000000" w:themeColor="dark1"/>
                <w:kern w:val="24"/>
                <w:sz w:val="22"/>
                <w:szCs w:val="36"/>
              </w:rPr>
              <w:t>†</w:t>
            </w:r>
          </w:p>
        </w:tc>
        <w:tc>
          <w:tcPr>
            <w:tcW w:w="832" w:type="dxa"/>
          </w:tcPr>
          <w:p w14:paraId="067FA45F"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69D1918C"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85 (43.4%)</w:t>
            </w:r>
          </w:p>
        </w:tc>
        <w:tc>
          <w:tcPr>
            <w:tcW w:w="832" w:type="dxa"/>
          </w:tcPr>
          <w:p w14:paraId="27C99B2D"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7C52D5BA"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P&lt;0.05</w:t>
            </w:r>
          </w:p>
        </w:tc>
      </w:tr>
      <w:tr w:rsidR="00B54EF0" w14:paraId="0F7642E0" w14:textId="77777777" w:rsidTr="00C22436">
        <w:tc>
          <w:tcPr>
            <w:tcW w:w="2975" w:type="dxa"/>
          </w:tcPr>
          <w:p w14:paraId="3654211D"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sidRPr="00474014">
              <w:rPr>
                <w:rFonts w:ascii="Calibri" w:hAnsi="Calibri" w:cs="Calibri"/>
                <w:color w:val="000000" w:themeColor="dark1"/>
                <w:kern w:val="24"/>
                <w:sz w:val="22"/>
                <w:szCs w:val="36"/>
              </w:rPr>
              <w:t xml:space="preserve">4 or more OCS </w:t>
            </w:r>
            <w:r>
              <w:rPr>
                <w:rFonts w:ascii="Calibri" w:hAnsi="Calibri" w:cs="Calibri"/>
                <w:color w:val="000000" w:themeColor="dark1"/>
                <w:kern w:val="24"/>
                <w:sz w:val="22"/>
                <w:szCs w:val="36"/>
              </w:rPr>
              <w:t>courses in past year</w:t>
            </w:r>
          </w:p>
        </w:tc>
        <w:tc>
          <w:tcPr>
            <w:tcW w:w="1761" w:type="dxa"/>
          </w:tcPr>
          <w:p w14:paraId="5487202A" w14:textId="77777777" w:rsidR="00B54EF0"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1 (30.6%)</w:t>
            </w:r>
          </w:p>
        </w:tc>
        <w:tc>
          <w:tcPr>
            <w:tcW w:w="832" w:type="dxa"/>
          </w:tcPr>
          <w:p w14:paraId="5EE9C1CC"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3 (7.69%)</w:t>
            </w:r>
          </w:p>
        </w:tc>
        <w:tc>
          <w:tcPr>
            <w:tcW w:w="1761" w:type="dxa"/>
          </w:tcPr>
          <w:p w14:paraId="48BCA772"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67 (38.3%)</w:t>
            </w:r>
          </w:p>
        </w:tc>
        <w:tc>
          <w:tcPr>
            <w:tcW w:w="832" w:type="dxa"/>
          </w:tcPr>
          <w:p w14:paraId="08708F51"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21 (10.71%)</w:t>
            </w:r>
          </w:p>
        </w:tc>
        <w:tc>
          <w:tcPr>
            <w:tcW w:w="976" w:type="dxa"/>
          </w:tcPr>
          <w:p w14:paraId="6136D42A"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6E270AE4" w14:textId="77777777" w:rsidTr="00C22436">
        <w:tc>
          <w:tcPr>
            <w:tcW w:w="2975" w:type="dxa"/>
          </w:tcPr>
          <w:p w14:paraId="46F04944"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Pr>
                <w:rFonts w:ascii="Calibri" w:hAnsi="Calibri" w:cs="Calibri"/>
                <w:color w:val="000000" w:themeColor="dark1"/>
                <w:kern w:val="24"/>
                <w:sz w:val="22"/>
                <w:szCs w:val="36"/>
              </w:rPr>
              <w:t>Maintenance OCS</w:t>
            </w:r>
          </w:p>
        </w:tc>
        <w:tc>
          <w:tcPr>
            <w:tcW w:w="1761" w:type="dxa"/>
          </w:tcPr>
          <w:p w14:paraId="0B3790E5" w14:textId="77777777" w:rsidR="00B54EF0"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0 (25.6%)</w:t>
            </w:r>
          </w:p>
        </w:tc>
        <w:tc>
          <w:tcPr>
            <w:tcW w:w="832" w:type="dxa"/>
          </w:tcPr>
          <w:p w14:paraId="6DBE56D6" w14:textId="77777777" w:rsidR="00B54EF0"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1 (2.6%)</w:t>
            </w:r>
          </w:p>
        </w:tc>
        <w:tc>
          <w:tcPr>
            <w:tcW w:w="1761" w:type="dxa"/>
          </w:tcPr>
          <w:p w14:paraId="3A16520B"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56 (28.3%)</w:t>
            </w:r>
          </w:p>
        </w:tc>
        <w:tc>
          <w:tcPr>
            <w:tcW w:w="832" w:type="dxa"/>
          </w:tcPr>
          <w:p w14:paraId="0556450B"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5 (2.5%)</w:t>
            </w:r>
          </w:p>
        </w:tc>
        <w:tc>
          <w:tcPr>
            <w:tcW w:w="976" w:type="dxa"/>
          </w:tcPr>
          <w:p w14:paraId="59A370B1"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477A0AFB" w14:textId="77777777" w:rsidTr="00C22436">
        <w:tc>
          <w:tcPr>
            <w:tcW w:w="2975" w:type="dxa"/>
          </w:tcPr>
          <w:p w14:paraId="6AD9CFCD"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Pr>
                <w:rFonts w:ascii="Calibri" w:hAnsi="Calibri" w:cs="Calibri"/>
                <w:color w:val="000000" w:themeColor="dark1"/>
                <w:kern w:val="24"/>
                <w:sz w:val="22"/>
                <w:szCs w:val="36"/>
              </w:rPr>
              <w:t>Hospitalised for asthma in past year</w:t>
            </w:r>
          </w:p>
        </w:tc>
        <w:tc>
          <w:tcPr>
            <w:tcW w:w="1761" w:type="dxa"/>
          </w:tcPr>
          <w:p w14:paraId="4105D8CB"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4 (35.9%)</w:t>
            </w:r>
          </w:p>
        </w:tc>
        <w:tc>
          <w:tcPr>
            <w:tcW w:w="832" w:type="dxa"/>
          </w:tcPr>
          <w:p w14:paraId="185ABE30"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6C3EF421"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67 (34.2%)</w:t>
            </w:r>
          </w:p>
        </w:tc>
        <w:tc>
          <w:tcPr>
            <w:tcW w:w="832" w:type="dxa"/>
          </w:tcPr>
          <w:p w14:paraId="462874C6"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1914A13B"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2A694C3D" w14:textId="77777777" w:rsidTr="00C22436">
        <w:tc>
          <w:tcPr>
            <w:tcW w:w="2975" w:type="dxa"/>
          </w:tcPr>
          <w:p w14:paraId="30042204" w14:textId="77777777" w:rsidR="00B54EF0"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Pr>
                <w:rFonts w:ascii="Calibri" w:hAnsi="Calibri" w:cs="Calibri"/>
                <w:color w:val="000000" w:themeColor="dark1"/>
                <w:kern w:val="24"/>
                <w:sz w:val="22"/>
                <w:szCs w:val="36"/>
              </w:rPr>
              <w:t>Ever Intubated for asthma</w:t>
            </w:r>
          </w:p>
        </w:tc>
        <w:tc>
          <w:tcPr>
            <w:tcW w:w="1761" w:type="dxa"/>
          </w:tcPr>
          <w:p w14:paraId="2999BD56" w14:textId="77777777" w:rsidR="00B54EF0"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5 (12.8%)</w:t>
            </w:r>
          </w:p>
        </w:tc>
        <w:tc>
          <w:tcPr>
            <w:tcW w:w="832" w:type="dxa"/>
          </w:tcPr>
          <w:p w14:paraId="0A014378"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6D86010C"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25 (12.6%)</w:t>
            </w:r>
          </w:p>
        </w:tc>
        <w:tc>
          <w:tcPr>
            <w:tcW w:w="832" w:type="dxa"/>
          </w:tcPr>
          <w:p w14:paraId="48E31AE0"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4B8AE468"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5247C8CF" w14:textId="77777777" w:rsidTr="00C22436">
        <w:tc>
          <w:tcPr>
            <w:tcW w:w="2975" w:type="dxa"/>
          </w:tcPr>
          <w:p w14:paraId="249E8D90"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sidRPr="00474014">
              <w:rPr>
                <w:rFonts w:ascii="Calibri" w:hAnsi="Calibri" w:cs="Calibri"/>
                <w:color w:val="000000" w:themeColor="dark1"/>
                <w:kern w:val="24"/>
                <w:sz w:val="22"/>
                <w:szCs w:val="36"/>
              </w:rPr>
              <w:t>Atopic (positive SPT</w:t>
            </w:r>
            <w:r>
              <w:rPr>
                <w:rFonts w:ascii="Calibri" w:hAnsi="Calibri" w:cs="Calibri"/>
                <w:color w:val="000000" w:themeColor="dark1"/>
                <w:kern w:val="24"/>
                <w:sz w:val="22"/>
                <w:szCs w:val="36"/>
              </w:rPr>
              <w:t xml:space="preserve"> to any aeroallergen</w:t>
            </w:r>
            <w:r w:rsidRPr="00474014">
              <w:rPr>
                <w:rFonts w:ascii="Calibri" w:hAnsi="Calibri" w:cs="Calibri"/>
                <w:color w:val="000000" w:themeColor="dark1"/>
                <w:kern w:val="24"/>
                <w:sz w:val="22"/>
                <w:szCs w:val="36"/>
              </w:rPr>
              <w:t>)</w:t>
            </w:r>
          </w:p>
        </w:tc>
        <w:tc>
          <w:tcPr>
            <w:tcW w:w="1761" w:type="dxa"/>
          </w:tcPr>
          <w:p w14:paraId="71A99923"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9 (59.4%)</w:t>
            </w:r>
          </w:p>
        </w:tc>
        <w:tc>
          <w:tcPr>
            <w:tcW w:w="832" w:type="dxa"/>
          </w:tcPr>
          <w:p w14:paraId="1264CD07"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7 (17.95%)</w:t>
            </w:r>
          </w:p>
        </w:tc>
        <w:tc>
          <w:tcPr>
            <w:tcW w:w="1761" w:type="dxa"/>
          </w:tcPr>
          <w:p w14:paraId="401A3C04"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91 (65.0%)</w:t>
            </w:r>
          </w:p>
        </w:tc>
        <w:tc>
          <w:tcPr>
            <w:tcW w:w="832" w:type="dxa"/>
          </w:tcPr>
          <w:p w14:paraId="497D4151"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56 (28.57%)</w:t>
            </w:r>
          </w:p>
        </w:tc>
        <w:tc>
          <w:tcPr>
            <w:tcW w:w="976" w:type="dxa"/>
          </w:tcPr>
          <w:p w14:paraId="653F8E6D"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19825523" w14:textId="77777777" w:rsidTr="00C22436">
        <w:tc>
          <w:tcPr>
            <w:tcW w:w="2975" w:type="dxa"/>
          </w:tcPr>
          <w:p w14:paraId="26EF858B"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sidRPr="00474014">
              <w:rPr>
                <w:rFonts w:ascii="Calibri" w:hAnsi="Calibri" w:cs="Calibri"/>
                <w:color w:val="000000" w:themeColor="dark1"/>
                <w:kern w:val="24"/>
                <w:sz w:val="22"/>
                <w:szCs w:val="36"/>
              </w:rPr>
              <w:t>FeNO</w:t>
            </w:r>
          </w:p>
        </w:tc>
        <w:tc>
          <w:tcPr>
            <w:tcW w:w="1761" w:type="dxa"/>
          </w:tcPr>
          <w:p w14:paraId="4DE2DEE4" w14:textId="77777777" w:rsidR="00B54EF0" w:rsidRPr="00802659" w:rsidRDefault="00B54EF0" w:rsidP="00635F54">
            <w:pPr>
              <w:jc w:val="center"/>
              <w:rPr>
                <w:rFonts w:ascii="Calibri" w:hAnsi="Calibri" w:cs="Calibri"/>
                <w:color w:val="000000"/>
              </w:rPr>
            </w:pPr>
            <w:r>
              <w:rPr>
                <w:rFonts w:ascii="Calibri" w:hAnsi="Calibri" w:cs="Calibri"/>
                <w:color w:val="000000"/>
              </w:rPr>
              <w:t>13.0 [5.7,19.0]</w:t>
            </w:r>
          </w:p>
        </w:tc>
        <w:tc>
          <w:tcPr>
            <w:tcW w:w="832" w:type="dxa"/>
          </w:tcPr>
          <w:p w14:paraId="138DAFEA"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14 (35.9%)</w:t>
            </w:r>
          </w:p>
        </w:tc>
        <w:tc>
          <w:tcPr>
            <w:tcW w:w="1761" w:type="dxa"/>
          </w:tcPr>
          <w:p w14:paraId="3DA26ABE" w14:textId="77777777" w:rsidR="00B54EF0" w:rsidRPr="00802659" w:rsidRDefault="00B54EF0" w:rsidP="00635F54">
            <w:pPr>
              <w:jc w:val="center"/>
              <w:rPr>
                <w:rFonts w:ascii="Calibri" w:hAnsi="Calibri" w:cs="Calibri"/>
                <w:color w:val="000000"/>
              </w:rPr>
            </w:pPr>
            <w:r>
              <w:rPr>
                <w:rFonts w:ascii="Calibri" w:hAnsi="Calibri" w:cs="Calibri"/>
                <w:color w:val="000000"/>
              </w:rPr>
              <w:t>18.4 [9.3,34.2]</w:t>
            </w:r>
          </w:p>
        </w:tc>
        <w:tc>
          <w:tcPr>
            <w:tcW w:w="832" w:type="dxa"/>
          </w:tcPr>
          <w:p w14:paraId="1AE5C07C"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46 (23.2%)</w:t>
            </w:r>
          </w:p>
        </w:tc>
        <w:tc>
          <w:tcPr>
            <w:tcW w:w="976" w:type="dxa"/>
          </w:tcPr>
          <w:p w14:paraId="7B161721"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P&lt;0.05</w:t>
            </w:r>
          </w:p>
        </w:tc>
      </w:tr>
      <w:tr w:rsidR="00B54EF0" w14:paraId="2887DB4D" w14:textId="77777777" w:rsidTr="00C22436">
        <w:tc>
          <w:tcPr>
            <w:tcW w:w="2975" w:type="dxa"/>
          </w:tcPr>
          <w:p w14:paraId="3808D4D7"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sidRPr="00474014">
              <w:rPr>
                <w:rFonts w:ascii="Calibri" w:hAnsi="Calibri" w:cs="Calibri"/>
                <w:color w:val="000000" w:themeColor="dark1"/>
                <w:kern w:val="24"/>
                <w:sz w:val="22"/>
                <w:szCs w:val="36"/>
              </w:rPr>
              <w:t>Post</w:t>
            </w:r>
            <w:r>
              <w:rPr>
                <w:rFonts w:ascii="Calibri" w:hAnsi="Calibri" w:cs="Calibri"/>
                <w:color w:val="000000" w:themeColor="dark1"/>
                <w:kern w:val="24"/>
                <w:sz w:val="22"/>
                <w:szCs w:val="36"/>
              </w:rPr>
              <w:t xml:space="preserve"> </w:t>
            </w:r>
            <w:r w:rsidRPr="00474014">
              <w:rPr>
                <w:rFonts w:ascii="Calibri" w:hAnsi="Calibri" w:cs="Calibri"/>
                <w:color w:val="000000" w:themeColor="dark1"/>
                <w:kern w:val="24"/>
                <w:sz w:val="22"/>
                <w:szCs w:val="36"/>
              </w:rPr>
              <w:t>BD FEV</w:t>
            </w:r>
            <w:r w:rsidRPr="00A0422E">
              <w:rPr>
                <w:rFonts w:ascii="Calibri" w:hAnsi="Calibri" w:cs="Calibri"/>
                <w:color w:val="000000" w:themeColor="dark1"/>
                <w:kern w:val="24"/>
                <w:sz w:val="22"/>
                <w:szCs w:val="36"/>
                <w:vertAlign w:val="subscript"/>
              </w:rPr>
              <w:t>1</w:t>
            </w:r>
            <w:r>
              <w:rPr>
                <w:rFonts w:ascii="Calibri" w:hAnsi="Calibri" w:cs="Calibri"/>
                <w:color w:val="000000" w:themeColor="dark1"/>
                <w:kern w:val="24"/>
                <w:sz w:val="22"/>
                <w:szCs w:val="36"/>
              </w:rPr>
              <w:t>% predicted</w:t>
            </w:r>
          </w:p>
        </w:tc>
        <w:tc>
          <w:tcPr>
            <w:tcW w:w="1761" w:type="dxa"/>
          </w:tcPr>
          <w:p w14:paraId="45DA0DA1" w14:textId="77777777" w:rsidR="00B54EF0" w:rsidRPr="00802659" w:rsidRDefault="00B54EF0" w:rsidP="00635F54">
            <w:pPr>
              <w:jc w:val="center"/>
              <w:rPr>
                <w:rFonts w:ascii="Calibri" w:hAnsi="Calibri" w:cs="Calibri"/>
                <w:color w:val="000000"/>
              </w:rPr>
            </w:pPr>
            <w:r>
              <w:rPr>
                <w:rFonts w:ascii="Calibri" w:hAnsi="Calibri" w:cs="Calibri"/>
                <w:color w:val="000000"/>
              </w:rPr>
              <w:t>83.8 [67.9,92.3]</w:t>
            </w:r>
          </w:p>
        </w:tc>
        <w:tc>
          <w:tcPr>
            <w:tcW w:w="832" w:type="dxa"/>
          </w:tcPr>
          <w:p w14:paraId="5949A4F1"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13 (33.3%)</w:t>
            </w:r>
          </w:p>
        </w:tc>
        <w:tc>
          <w:tcPr>
            <w:tcW w:w="1761" w:type="dxa"/>
          </w:tcPr>
          <w:p w14:paraId="79498804" w14:textId="77777777" w:rsidR="00B54EF0" w:rsidRPr="00802659" w:rsidRDefault="00B54EF0" w:rsidP="00635F54">
            <w:pPr>
              <w:jc w:val="center"/>
              <w:rPr>
                <w:rFonts w:ascii="Calibri" w:hAnsi="Calibri" w:cs="Calibri"/>
                <w:color w:val="000000"/>
              </w:rPr>
            </w:pPr>
            <w:r>
              <w:rPr>
                <w:rFonts w:ascii="Calibri" w:hAnsi="Calibri" w:cs="Calibri"/>
                <w:color w:val="000000"/>
              </w:rPr>
              <w:t>74.4 [59.4,92.7]</w:t>
            </w:r>
          </w:p>
        </w:tc>
        <w:tc>
          <w:tcPr>
            <w:tcW w:w="832" w:type="dxa"/>
          </w:tcPr>
          <w:p w14:paraId="14F3F2D3"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68 (34.3%)</w:t>
            </w:r>
          </w:p>
        </w:tc>
        <w:tc>
          <w:tcPr>
            <w:tcW w:w="976" w:type="dxa"/>
          </w:tcPr>
          <w:p w14:paraId="6DB73562"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6C15521C" w14:textId="77777777" w:rsidTr="00C22436">
        <w:tc>
          <w:tcPr>
            <w:tcW w:w="2975" w:type="dxa"/>
          </w:tcPr>
          <w:p w14:paraId="7EF4E59F"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sidRPr="00474014">
              <w:rPr>
                <w:rFonts w:ascii="Calibri" w:hAnsi="Calibri" w:cs="Calibri"/>
                <w:color w:val="000000" w:themeColor="dark1"/>
                <w:kern w:val="24"/>
                <w:sz w:val="22"/>
                <w:szCs w:val="36"/>
              </w:rPr>
              <w:t>Post</w:t>
            </w:r>
            <w:r>
              <w:rPr>
                <w:rFonts w:ascii="Calibri" w:hAnsi="Calibri" w:cs="Calibri"/>
                <w:color w:val="000000" w:themeColor="dark1"/>
                <w:kern w:val="24"/>
                <w:sz w:val="22"/>
                <w:szCs w:val="36"/>
              </w:rPr>
              <w:t xml:space="preserve"> </w:t>
            </w:r>
            <w:r w:rsidRPr="00474014">
              <w:rPr>
                <w:rFonts w:ascii="Calibri" w:hAnsi="Calibri" w:cs="Calibri"/>
                <w:color w:val="000000" w:themeColor="dark1"/>
                <w:kern w:val="24"/>
                <w:sz w:val="22"/>
                <w:szCs w:val="36"/>
              </w:rPr>
              <w:t xml:space="preserve">BD </w:t>
            </w:r>
            <w:r>
              <w:rPr>
                <w:rFonts w:ascii="Calibri" w:hAnsi="Calibri" w:cs="Calibri"/>
                <w:color w:val="000000" w:themeColor="dark1"/>
                <w:kern w:val="24"/>
                <w:sz w:val="22"/>
                <w:szCs w:val="36"/>
              </w:rPr>
              <w:t>FEV</w:t>
            </w:r>
            <w:r w:rsidRPr="00A0422E">
              <w:rPr>
                <w:rFonts w:ascii="Calibri" w:hAnsi="Calibri" w:cs="Calibri"/>
                <w:color w:val="000000" w:themeColor="dark1"/>
                <w:kern w:val="24"/>
                <w:sz w:val="22"/>
                <w:szCs w:val="36"/>
                <w:vertAlign w:val="subscript"/>
              </w:rPr>
              <w:t>1</w:t>
            </w:r>
            <w:r>
              <w:rPr>
                <w:rFonts w:ascii="Calibri" w:hAnsi="Calibri" w:cs="Calibri"/>
                <w:color w:val="000000" w:themeColor="dark1"/>
                <w:kern w:val="24"/>
                <w:sz w:val="22"/>
                <w:szCs w:val="36"/>
              </w:rPr>
              <w:t>/FVC r</w:t>
            </w:r>
            <w:r w:rsidRPr="00474014">
              <w:rPr>
                <w:rFonts w:ascii="Calibri" w:hAnsi="Calibri" w:cs="Calibri"/>
                <w:color w:val="000000" w:themeColor="dark1"/>
                <w:kern w:val="24"/>
                <w:sz w:val="22"/>
                <w:szCs w:val="36"/>
              </w:rPr>
              <w:t>atio</w:t>
            </w:r>
          </w:p>
        </w:tc>
        <w:tc>
          <w:tcPr>
            <w:tcW w:w="1761" w:type="dxa"/>
          </w:tcPr>
          <w:p w14:paraId="1419FE00" w14:textId="77777777" w:rsidR="00B54EF0" w:rsidRPr="00802659" w:rsidRDefault="00B54EF0" w:rsidP="00635F54">
            <w:pPr>
              <w:jc w:val="center"/>
              <w:rPr>
                <w:rFonts w:ascii="Calibri" w:hAnsi="Calibri" w:cs="Calibri"/>
                <w:color w:val="000000"/>
              </w:rPr>
            </w:pPr>
            <w:r>
              <w:rPr>
                <w:rFonts w:ascii="Calibri" w:hAnsi="Calibri" w:cs="Calibri"/>
                <w:color w:val="000000"/>
              </w:rPr>
              <w:t>76.5 [64.5,82.0]</w:t>
            </w:r>
          </w:p>
        </w:tc>
        <w:tc>
          <w:tcPr>
            <w:tcW w:w="832" w:type="dxa"/>
          </w:tcPr>
          <w:p w14:paraId="4431F594"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13 (33.3%)</w:t>
            </w:r>
          </w:p>
        </w:tc>
        <w:tc>
          <w:tcPr>
            <w:tcW w:w="1761" w:type="dxa"/>
          </w:tcPr>
          <w:p w14:paraId="4BA715B7" w14:textId="77777777" w:rsidR="00B54EF0" w:rsidRPr="00802659" w:rsidRDefault="00B54EF0" w:rsidP="00635F54">
            <w:pPr>
              <w:jc w:val="center"/>
              <w:rPr>
                <w:rFonts w:ascii="Calibri" w:hAnsi="Calibri" w:cs="Calibri"/>
                <w:color w:val="000000"/>
              </w:rPr>
            </w:pPr>
            <w:r>
              <w:rPr>
                <w:rFonts w:ascii="Calibri" w:hAnsi="Calibri" w:cs="Calibri"/>
                <w:color w:val="000000"/>
              </w:rPr>
              <w:t>66.0 [55.0,77.0]</w:t>
            </w:r>
          </w:p>
        </w:tc>
        <w:tc>
          <w:tcPr>
            <w:tcW w:w="832" w:type="dxa"/>
          </w:tcPr>
          <w:p w14:paraId="63F8FD59"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68 (34.3%)</w:t>
            </w:r>
          </w:p>
        </w:tc>
        <w:tc>
          <w:tcPr>
            <w:tcW w:w="976" w:type="dxa"/>
          </w:tcPr>
          <w:p w14:paraId="621C2070"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P&lt;0.05</w:t>
            </w:r>
          </w:p>
        </w:tc>
      </w:tr>
      <w:tr w:rsidR="00B54EF0" w14:paraId="373F514D" w14:textId="77777777" w:rsidTr="00C22436">
        <w:tc>
          <w:tcPr>
            <w:tcW w:w="2975" w:type="dxa"/>
          </w:tcPr>
          <w:p w14:paraId="08FBEBD2"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Pr>
                <w:rFonts w:ascii="Calibri" w:hAnsi="Calibri" w:cs="Calibri"/>
                <w:color w:val="000000" w:themeColor="dark1"/>
                <w:kern w:val="24"/>
                <w:sz w:val="22"/>
                <w:szCs w:val="36"/>
              </w:rPr>
              <w:t>Post BD FEF</w:t>
            </w:r>
            <w:r w:rsidRPr="00A0422E">
              <w:rPr>
                <w:rFonts w:ascii="Calibri" w:hAnsi="Calibri" w:cs="Calibri"/>
                <w:color w:val="000000" w:themeColor="dark1"/>
                <w:kern w:val="24"/>
                <w:sz w:val="22"/>
                <w:szCs w:val="36"/>
                <w:vertAlign w:val="subscript"/>
              </w:rPr>
              <w:t>25-75</w:t>
            </w:r>
            <w:r>
              <w:rPr>
                <w:rFonts w:ascii="Calibri" w:hAnsi="Calibri" w:cs="Calibri"/>
                <w:color w:val="000000" w:themeColor="dark1"/>
                <w:kern w:val="24"/>
                <w:sz w:val="22"/>
                <w:szCs w:val="36"/>
              </w:rPr>
              <w:t>% predicted</w:t>
            </w:r>
          </w:p>
        </w:tc>
        <w:tc>
          <w:tcPr>
            <w:tcW w:w="1761" w:type="dxa"/>
          </w:tcPr>
          <w:p w14:paraId="43927D47" w14:textId="77777777" w:rsidR="00B54EF0" w:rsidRPr="00802659" w:rsidRDefault="00B54EF0" w:rsidP="00635F54">
            <w:pPr>
              <w:jc w:val="center"/>
              <w:rPr>
                <w:rFonts w:ascii="Calibri" w:hAnsi="Calibri" w:cs="Calibri"/>
                <w:color w:val="000000"/>
              </w:rPr>
            </w:pPr>
            <w:r>
              <w:rPr>
                <w:rFonts w:ascii="Calibri" w:hAnsi="Calibri" w:cs="Calibri"/>
                <w:color w:val="000000"/>
              </w:rPr>
              <w:t>69.2 [34.5,96.7]</w:t>
            </w:r>
          </w:p>
        </w:tc>
        <w:tc>
          <w:tcPr>
            <w:tcW w:w="832" w:type="dxa"/>
          </w:tcPr>
          <w:p w14:paraId="65DCEA27"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13 (33.3%)</w:t>
            </w:r>
          </w:p>
        </w:tc>
        <w:tc>
          <w:tcPr>
            <w:tcW w:w="1761" w:type="dxa"/>
          </w:tcPr>
          <w:p w14:paraId="670FC071" w14:textId="77777777" w:rsidR="00B54EF0" w:rsidRPr="00802659" w:rsidRDefault="00B54EF0" w:rsidP="00635F54">
            <w:pPr>
              <w:jc w:val="center"/>
              <w:rPr>
                <w:rFonts w:ascii="Calibri" w:hAnsi="Calibri" w:cs="Calibri"/>
                <w:color w:val="000000"/>
              </w:rPr>
            </w:pPr>
            <w:r>
              <w:rPr>
                <w:rFonts w:ascii="Calibri" w:hAnsi="Calibri" w:cs="Calibri"/>
                <w:color w:val="000000"/>
              </w:rPr>
              <w:t>41.6 [27.1,72.1]</w:t>
            </w:r>
          </w:p>
        </w:tc>
        <w:tc>
          <w:tcPr>
            <w:tcW w:w="832" w:type="dxa"/>
          </w:tcPr>
          <w:p w14:paraId="6256ACEE"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68 (34.3%)</w:t>
            </w:r>
          </w:p>
        </w:tc>
        <w:tc>
          <w:tcPr>
            <w:tcW w:w="976" w:type="dxa"/>
          </w:tcPr>
          <w:p w14:paraId="3235064C" w14:textId="77777777" w:rsidR="00B54EF0" w:rsidRPr="00474014" w:rsidRDefault="00B54EF0" w:rsidP="00635F54">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20FA9076" w14:textId="77777777" w:rsidTr="00C22436">
        <w:tc>
          <w:tcPr>
            <w:tcW w:w="2975" w:type="dxa"/>
          </w:tcPr>
          <w:p w14:paraId="131EB996" w14:textId="77777777" w:rsidR="00B54EF0" w:rsidRPr="00474014" w:rsidRDefault="00B54EF0" w:rsidP="00635F54">
            <w:pPr>
              <w:pStyle w:val="NormalWeb"/>
              <w:spacing w:before="0" w:beforeAutospacing="0" w:after="0" w:afterAutospacing="0" w:line="360" w:lineRule="auto"/>
              <w:rPr>
                <w:rFonts w:ascii="Arial" w:hAnsi="Arial" w:cs="Arial"/>
                <w:sz w:val="22"/>
                <w:szCs w:val="36"/>
              </w:rPr>
            </w:pPr>
            <w:r w:rsidRPr="00474014">
              <w:rPr>
                <w:rFonts w:ascii="Calibri" w:hAnsi="Calibri" w:cs="Calibri"/>
                <w:color w:val="000000" w:themeColor="dark1"/>
                <w:kern w:val="24"/>
                <w:sz w:val="22"/>
                <w:szCs w:val="36"/>
              </w:rPr>
              <w:t>Total IgE</w:t>
            </w:r>
          </w:p>
        </w:tc>
        <w:tc>
          <w:tcPr>
            <w:tcW w:w="1761" w:type="dxa"/>
          </w:tcPr>
          <w:p w14:paraId="1CC27554" w14:textId="77777777" w:rsidR="00B54EF0" w:rsidRPr="00802659" w:rsidRDefault="00B54EF0" w:rsidP="00635F54">
            <w:pPr>
              <w:jc w:val="center"/>
              <w:rPr>
                <w:rFonts w:ascii="Calibri" w:hAnsi="Calibri" w:cs="Calibri"/>
                <w:color w:val="000000"/>
              </w:rPr>
            </w:pPr>
            <w:r>
              <w:rPr>
                <w:rFonts w:ascii="Calibri" w:hAnsi="Calibri" w:cs="Calibri"/>
                <w:color w:val="000000"/>
              </w:rPr>
              <w:t>11.6 [0.0,64.3]</w:t>
            </w:r>
          </w:p>
        </w:tc>
        <w:tc>
          <w:tcPr>
            <w:tcW w:w="832" w:type="dxa"/>
          </w:tcPr>
          <w:p w14:paraId="6B1BD614"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7 (17.9%)</w:t>
            </w:r>
          </w:p>
        </w:tc>
        <w:tc>
          <w:tcPr>
            <w:tcW w:w="1761" w:type="dxa"/>
          </w:tcPr>
          <w:p w14:paraId="25F0B0CF" w14:textId="77777777" w:rsidR="00B54EF0" w:rsidRPr="00802659" w:rsidRDefault="00B54EF0" w:rsidP="00635F54">
            <w:pPr>
              <w:jc w:val="center"/>
              <w:rPr>
                <w:rFonts w:ascii="Calibri" w:hAnsi="Calibri" w:cs="Calibri"/>
                <w:color w:val="000000"/>
              </w:rPr>
            </w:pPr>
            <w:r>
              <w:rPr>
                <w:rFonts w:ascii="Calibri" w:hAnsi="Calibri" w:cs="Calibri"/>
                <w:color w:val="000000"/>
              </w:rPr>
              <w:t>71.4 [19.6,331.0]</w:t>
            </w:r>
          </w:p>
        </w:tc>
        <w:tc>
          <w:tcPr>
            <w:tcW w:w="832" w:type="dxa"/>
          </w:tcPr>
          <w:p w14:paraId="1DBBAC46"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53 (26.8%)</w:t>
            </w:r>
          </w:p>
        </w:tc>
        <w:tc>
          <w:tcPr>
            <w:tcW w:w="976" w:type="dxa"/>
          </w:tcPr>
          <w:p w14:paraId="43CCC050"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P&lt;0.001</w:t>
            </w:r>
          </w:p>
        </w:tc>
      </w:tr>
      <w:tr w:rsidR="00B54EF0" w14:paraId="1E4BBFF8" w14:textId="77777777" w:rsidTr="00C22436">
        <w:tc>
          <w:tcPr>
            <w:tcW w:w="2975" w:type="dxa"/>
          </w:tcPr>
          <w:p w14:paraId="4784B8B6" w14:textId="77777777" w:rsidR="00B54EF0" w:rsidRPr="00474014"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sidRPr="00474014">
              <w:rPr>
                <w:rFonts w:ascii="Calibri" w:hAnsi="Calibri" w:cs="Calibri"/>
                <w:color w:val="000000" w:themeColor="dark1"/>
                <w:kern w:val="24"/>
                <w:sz w:val="22"/>
                <w:szCs w:val="36"/>
              </w:rPr>
              <w:t>ACQ6</w:t>
            </w:r>
          </w:p>
        </w:tc>
        <w:tc>
          <w:tcPr>
            <w:tcW w:w="1761" w:type="dxa"/>
          </w:tcPr>
          <w:p w14:paraId="49AF00A6" w14:textId="77777777" w:rsidR="00B54EF0" w:rsidRPr="00802659" w:rsidRDefault="00B54EF0" w:rsidP="00635F54">
            <w:pPr>
              <w:jc w:val="center"/>
              <w:rPr>
                <w:rFonts w:ascii="Calibri" w:hAnsi="Calibri" w:cs="Calibri"/>
                <w:color w:val="000000"/>
              </w:rPr>
            </w:pPr>
            <w:r>
              <w:rPr>
                <w:rFonts w:ascii="Calibri" w:hAnsi="Calibri" w:cs="Calibri"/>
                <w:color w:val="000000"/>
              </w:rPr>
              <w:t>2.7 [1.7,3.7]</w:t>
            </w:r>
          </w:p>
        </w:tc>
        <w:tc>
          <w:tcPr>
            <w:tcW w:w="832" w:type="dxa"/>
          </w:tcPr>
          <w:p w14:paraId="59B8B4AC"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6 (15.4%)</w:t>
            </w:r>
          </w:p>
        </w:tc>
        <w:tc>
          <w:tcPr>
            <w:tcW w:w="1761" w:type="dxa"/>
          </w:tcPr>
          <w:p w14:paraId="1DF8188E" w14:textId="77777777" w:rsidR="00B54EF0" w:rsidRPr="00802659" w:rsidRDefault="00B54EF0" w:rsidP="00635F54">
            <w:pPr>
              <w:jc w:val="center"/>
              <w:rPr>
                <w:rFonts w:ascii="Calibri" w:hAnsi="Calibri" w:cs="Calibri"/>
                <w:color w:val="000000"/>
              </w:rPr>
            </w:pPr>
            <w:r>
              <w:rPr>
                <w:rFonts w:ascii="Calibri" w:hAnsi="Calibri" w:cs="Calibri"/>
                <w:color w:val="000000"/>
              </w:rPr>
              <w:t>2.5 [1.5,3.5]</w:t>
            </w:r>
          </w:p>
        </w:tc>
        <w:tc>
          <w:tcPr>
            <w:tcW w:w="832" w:type="dxa"/>
          </w:tcPr>
          <w:p w14:paraId="51D2D2E8"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15 (7.6%)</w:t>
            </w:r>
          </w:p>
        </w:tc>
        <w:tc>
          <w:tcPr>
            <w:tcW w:w="976" w:type="dxa"/>
          </w:tcPr>
          <w:p w14:paraId="1FF1E786" w14:textId="77777777" w:rsidR="00B54EF0" w:rsidRPr="00474014"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B54EF0" w14:paraId="51EA9968" w14:textId="77777777" w:rsidTr="00C22436">
        <w:tc>
          <w:tcPr>
            <w:tcW w:w="2975" w:type="dxa"/>
          </w:tcPr>
          <w:p w14:paraId="5B106116" w14:textId="77777777" w:rsidR="00B54EF0" w:rsidRDefault="00B54EF0" w:rsidP="00635F54">
            <w:pPr>
              <w:pStyle w:val="NormalWeb"/>
              <w:spacing w:before="0" w:beforeAutospacing="0" w:after="0" w:afterAutospacing="0" w:line="360" w:lineRule="auto"/>
              <w:rPr>
                <w:rFonts w:ascii="Calibri" w:hAnsi="Calibri" w:cs="Calibri"/>
                <w:color w:val="000000" w:themeColor="dark1"/>
                <w:kern w:val="24"/>
                <w:sz w:val="22"/>
                <w:szCs w:val="36"/>
              </w:rPr>
            </w:pPr>
            <w:r>
              <w:rPr>
                <w:rFonts w:ascii="Calibri" w:hAnsi="Calibri" w:cs="Calibri"/>
                <w:color w:val="000000" w:themeColor="dark1"/>
                <w:kern w:val="24"/>
                <w:sz w:val="22"/>
                <w:szCs w:val="36"/>
              </w:rPr>
              <w:t xml:space="preserve">Number of Full Blood </w:t>
            </w:r>
            <w:r w:rsidRPr="0085072C">
              <w:rPr>
                <w:rFonts w:ascii="Calibri" w:hAnsi="Calibri" w:cs="Calibri"/>
                <w:kern w:val="24"/>
                <w:sz w:val="22"/>
                <w:szCs w:val="36"/>
              </w:rPr>
              <w:t>Counts in Past 10-years</w:t>
            </w:r>
          </w:p>
        </w:tc>
        <w:tc>
          <w:tcPr>
            <w:tcW w:w="1761" w:type="dxa"/>
          </w:tcPr>
          <w:p w14:paraId="1E697A96" w14:textId="77777777" w:rsidR="00B54EF0" w:rsidRPr="00802659" w:rsidRDefault="00B54EF0" w:rsidP="00635F54">
            <w:pPr>
              <w:jc w:val="center"/>
              <w:rPr>
                <w:rFonts w:ascii="Calibri" w:hAnsi="Calibri" w:cs="Calibri"/>
                <w:color w:val="000000"/>
              </w:rPr>
            </w:pPr>
            <w:r>
              <w:rPr>
                <w:rFonts w:ascii="Calibri" w:hAnsi="Calibri" w:cs="Calibri"/>
                <w:color w:val="000000"/>
              </w:rPr>
              <w:t>17.0 [13.5,26.0]</w:t>
            </w:r>
          </w:p>
        </w:tc>
        <w:tc>
          <w:tcPr>
            <w:tcW w:w="832" w:type="dxa"/>
          </w:tcPr>
          <w:p w14:paraId="4F908E0E" w14:textId="77777777" w:rsidR="00B54EF0" w:rsidRPr="0068399D" w:rsidRDefault="00B54EF0" w:rsidP="00635F54">
            <w:pPr>
              <w:pStyle w:val="NormalWeb"/>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1761" w:type="dxa"/>
          </w:tcPr>
          <w:p w14:paraId="77A68673" w14:textId="77777777" w:rsidR="00B54EF0" w:rsidRPr="00802659" w:rsidRDefault="00B54EF0" w:rsidP="00635F54">
            <w:pPr>
              <w:jc w:val="center"/>
              <w:rPr>
                <w:rFonts w:ascii="Calibri" w:hAnsi="Calibri" w:cs="Calibri"/>
                <w:color w:val="000000"/>
              </w:rPr>
            </w:pPr>
            <w:r>
              <w:rPr>
                <w:rFonts w:ascii="Calibri" w:hAnsi="Calibri" w:cs="Calibri"/>
                <w:color w:val="000000"/>
              </w:rPr>
              <w:t>24.0 [15.0,46.2]</w:t>
            </w:r>
          </w:p>
        </w:tc>
        <w:tc>
          <w:tcPr>
            <w:tcW w:w="832" w:type="dxa"/>
          </w:tcPr>
          <w:p w14:paraId="4A80E209" w14:textId="77777777" w:rsidR="00B54EF0" w:rsidRPr="0068399D" w:rsidRDefault="00B54EF0" w:rsidP="00635F54">
            <w:pPr>
              <w:pStyle w:val="NormalWeb"/>
              <w:keepNext/>
              <w:spacing w:before="0" w:beforeAutospacing="0" w:after="0" w:afterAutospacing="0" w:line="360" w:lineRule="auto"/>
              <w:jc w:val="center"/>
              <w:rPr>
                <w:rFonts w:asciiTheme="minorHAnsi" w:hAnsiTheme="minorHAnsi" w:cstheme="minorHAnsi"/>
                <w:i/>
                <w:sz w:val="16"/>
                <w:szCs w:val="16"/>
              </w:rPr>
            </w:pPr>
            <w:r>
              <w:rPr>
                <w:rFonts w:asciiTheme="minorHAnsi" w:hAnsiTheme="minorHAnsi" w:cstheme="minorHAnsi"/>
                <w:i/>
                <w:sz w:val="16"/>
                <w:szCs w:val="16"/>
              </w:rPr>
              <w:t>0</w:t>
            </w:r>
          </w:p>
        </w:tc>
        <w:tc>
          <w:tcPr>
            <w:tcW w:w="976" w:type="dxa"/>
          </w:tcPr>
          <w:p w14:paraId="4D6C61A3" w14:textId="77777777" w:rsidR="00B54EF0" w:rsidRDefault="00B54EF0" w:rsidP="00635F54">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P&lt;0.05</w:t>
            </w:r>
          </w:p>
        </w:tc>
      </w:tr>
    </w:tbl>
    <w:p w14:paraId="300C19E7" w14:textId="77777777" w:rsidR="00B54EF0" w:rsidRDefault="00B54EF0" w:rsidP="00B54EF0">
      <w:pPr>
        <w:pStyle w:val="Caption"/>
      </w:pPr>
      <w:r>
        <w:t xml:space="preserve">Continuous variables expressed as median [Q1, Q3] with differences measured by Mann Whitney U test. Categorical variables expressed as n (%) with differences measured by Chi Square test. BMI = Body mass index, BDP = beclomethasone dose equivalent, OCS = oral corticosteroids, SPT = skin prick test, FeNO = fraction of nitric oxide in exhaled breath, BD = </w:t>
      </w:r>
      <w:r>
        <w:lastRenderedPageBreak/>
        <w:t>bronchodilator, FEV</w:t>
      </w:r>
      <w:r w:rsidRPr="002E15A0">
        <w:rPr>
          <w:vertAlign w:val="subscript"/>
        </w:rPr>
        <w:t>1</w:t>
      </w:r>
      <w:r>
        <w:t xml:space="preserve"> = forced expiratory volume in 1 second, pred = predicted, FVC = Forced vital capacity, FEF</w:t>
      </w:r>
      <w:r w:rsidRPr="00A0422E">
        <w:rPr>
          <w:vertAlign w:val="subscript"/>
        </w:rPr>
        <w:t>25-75</w:t>
      </w:r>
      <w:r>
        <w:t xml:space="preserve"> = Forced expiratory flow at 25% to 75% of FVC, IgE = immunoglobulin E, ACQ = asthma control questionnaire. *Blood test results are all pre-biologic.  </w:t>
      </w:r>
      <w:r w:rsidRPr="007A67F4">
        <w:rPr>
          <w:rFonts w:ascii="Calibri" w:hAnsi="Calibri" w:cs="Calibri"/>
          <w:color w:val="000000" w:themeColor="dark1"/>
          <w:kern w:val="24"/>
          <w:szCs w:val="36"/>
        </w:rPr>
        <w:t>†</w:t>
      </w:r>
      <w:r>
        <w:t>(all of these patients received anti-IgE therapy)</w:t>
      </w:r>
    </w:p>
    <w:p w14:paraId="31A07D25" w14:textId="0E8E0166" w:rsidR="00DD72C3" w:rsidRPr="00EC7FEB" w:rsidRDefault="00DD72C3" w:rsidP="00DD72C3">
      <w:r w:rsidRPr="00673B76">
        <w:rPr>
          <w:b/>
          <w:bCs/>
        </w:rPr>
        <w:t>Table 2</w:t>
      </w:r>
      <w:r>
        <w:rPr>
          <w:b/>
          <w:bCs/>
        </w:rPr>
        <w:t xml:space="preserve"> </w:t>
      </w:r>
      <w:r w:rsidRPr="00EC7FEB">
        <w:t xml:space="preserve">Comparison of </w:t>
      </w:r>
      <w:r>
        <w:t>co</w:t>
      </w:r>
      <w:r w:rsidR="00BC587B">
        <w:t>-</w:t>
      </w:r>
      <w:r>
        <w:t>morbidities</w:t>
      </w:r>
      <w:r w:rsidRPr="00EC7FEB">
        <w:t xml:space="preserve"> between patients with no evidence of blood eosinophilia and those with eosinophilia on at least one occasion.</w:t>
      </w:r>
    </w:p>
    <w:tbl>
      <w:tblPr>
        <w:tblStyle w:val="TableGrid"/>
        <w:tblW w:w="9067" w:type="dxa"/>
        <w:tblLook w:val="04A0" w:firstRow="1" w:lastRow="0" w:firstColumn="1" w:lastColumn="0" w:noHBand="0" w:noVBand="1"/>
      </w:tblPr>
      <w:tblGrid>
        <w:gridCol w:w="2405"/>
        <w:gridCol w:w="1559"/>
        <w:gridCol w:w="993"/>
        <w:gridCol w:w="1559"/>
        <w:gridCol w:w="992"/>
        <w:gridCol w:w="1559"/>
      </w:tblGrid>
      <w:tr w:rsidR="0084759C" w14:paraId="21A7A0E5" w14:textId="77777777" w:rsidTr="00242BD5">
        <w:trPr>
          <w:trHeight w:val="507"/>
        </w:trPr>
        <w:tc>
          <w:tcPr>
            <w:tcW w:w="2405" w:type="dxa"/>
            <w:vMerge w:val="restart"/>
          </w:tcPr>
          <w:p w14:paraId="5084431F" w14:textId="77777777" w:rsidR="0084759C" w:rsidRDefault="0084759C" w:rsidP="000449E8">
            <w:pPr>
              <w:spacing w:line="360" w:lineRule="auto"/>
              <w:rPr>
                <w:b/>
                <w:bCs/>
              </w:rPr>
            </w:pPr>
          </w:p>
          <w:p w14:paraId="7D0FD293" w14:textId="77777777" w:rsidR="0084759C" w:rsidRPr="00474014" w:rsidRDefault="0084759C" w:rsidP="000449E8">
            <w:pPr>
              <w:spacing w:line="360" w:lineRule="auto"/>
            </w:pPr>
            <w:r>
              <w:br w:type="page"/>
            </w:r>
          </w:p>
        </w:tc>
        <w:tc>
          <w:tcPr>
            <w:tcW w:w="2552" w:type="dxa"/>
            <w:gridSpan w:val="2"/>
          </w:tcPr>
          <w:p w14:paraId="630E5B32" w14:textId="0E6ED3BF" w:rsidR="0084759C" w:rsidRDefault="0084759C" w:rsidP="000449E8">
            <w:pPr>
              <w:pStyle w:val="NormalWeb"/>
              <w:spacing w:before="0" w:beforeAutospacing="0" w:after="0" w:afterAutospacing="0" w:line="360" w:lineRule="auto"/>
              <w:jc w:val="center"/>
              <w:rPr>
                <w:rFonts w:asciiTheme="minorHAnsi" w:hAnsiTheme="minorHAnsi" w:cstheme="minorHAnsi"/>
                <w:b/>
                <w:bCs/>
                <w:sz w:val="22"/>
                <w:szCs w:val="36"/>
              </w:rPr>
            </w:pPr>
            <w:r w:rsidRPr="00474014">
              <w:rPr>
                <w:rFonts w:asciiTheme="minorHAnsi" w:hAnsiTheme="minorHAnsi" w:cstheme="minorHAnsi"/>
                <w:sz w:val="22"/>
                <w:szCs w:val="36"/>
              </w:rPr>
              <w:t>Never</w:t>
            </w:r>
          </w:p>
          <w:p w14:paraId="4CBDF750" w14:textId="11E4136C" w:rsidR="009E60A4" w:rsidRDefault="009E60A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Eosinophilic</w:t>
            </w:r>
          </w:p>
          <w:p w14:paraId="38CD6881" w14:textId="1B52C41E" w:rsidR="0084759C" w:rsidRPr="00474014" w:rsidRDefault="0084759C" w:rsidP="000449E8">
            <w:pPr>
              <w:pStyle w:val="NormalWeb"/>
              <w:spacing w:before="0" w:beforeAutospacing="0" w:after="0" w:afterAutospacing="0" w:line="360" w:lineRule="auto"/>
              <w:jc w:val="center"/>
              <w:rPr>
                <w:rFonts w:asciiTheme="minorHAnsi" w:hAnsiTheme="minorHAnsi" w:cstheme="minorHAnsi"/>
                <w:sz w:val="22"/>
                <w:szCs w:val="36"/>
              </w:rPr>
            </w:pPr>
          </w:p>
        </w:tc>
        <w:tc>
          <w:tcPr>
            <w:tcW w:w="2551" w:type="dxa"/>
            <w:gridSpan w:val="2"/>
          </w:tcPr>
          <w:p w14:paraId="26BDC39A" w14:textId="77777777" w:rsidR="004357B9" w:rsidRDefault="0084759C" w:rsidP="000449E8">
            <w:pPr>
              <w:pStyle w:val="NormalWeb"/>
              <w:spacing w:before="0" w:beforeAutospacing="0" w:after="0" w:afterAutospacing="0" w:line="360" w:lineRule="auto"/>
              <w:jc w:val="center"/>
              <w:rPr>
                <w:rFonts w:asciiTheme="minorHAnsi" w:hAnsiTheme="minorHAnsi" w:cstheme="minorHAnsi"/>
                <w:b/>
                <w:bCs/>
                <w:sz w:val="22"/>
                <w:szCs w:val="36"/>
              </w:rPr>
            </w:pPr>
            <w:r>
              <w:rPr>
                <w:rFonts w:asciiTheme="minorHAnsi" w:hAnsiTheme="minorHAnsi" w:cstheme="minorHAnsi"/>
                <w:sz w:val="22"/>
                <w:szCs w:val="36"/>
              </w:rPr>
              <w:t>Ever</w:t>
            </w:r>
            <w:r w:rsidR="004357B9">
              <w:rPr>
                <w:rFonts w:asciiTheme="minorHAnsi" w:hAnsiTheme="minorHAnsi" w:cstheme="minorHAnsi"/>
                <w:sz w:val="22"/>
                <w:szCs w:val="36"/>
              </w:rPr>
              <w:t xml:space="preserve"> </w:t>
            </w:r>
          </w:p>
          <w:p w14:paraId="3B2EE073" w14:textId="3D5FFEC6" w:rsidR="0084759C" w:rsidRDefault="004357B9"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Eosinophilic</w:t>
            </w:r>
          </w:p>
          <w:p w14:paraId="10656F7A" w14:textId="513A7EA6" w:rsidR="0084759C" w:rsidRPr="00474014" w:rsidRDefault="0084759C" w:rsidP="000449E8">
            <w:pPr>
              <w:pStyle w:val="NormalWeb"/>
              <w:spacing w:before="0" w:beforeAutospacing="0" w:after="0" w:afterAutospacing="0" w:line="360" w:lineRule="auto"/>
              <w:jc w:val="center"/>
              <w:rPr>
                <w:rFonts w:ascii="Calibri" w:hAnsi="Calibri" w:cs="Calibri"/>
                <w:b/>
                <w:bCs/>
                <w:color w:val="FFFFFF" w:themeColor="light1"/>
                <w:kern w:val="24"/>
                <w:sz w:val="22"/>
                <w:szCs w:val="36"/>
              </w:rPr>
            </w:pPr>
          </w:p>
        </w:tc>
        <w:tc>
          <w:tcPr>
            <w:tcW w:w="1559" w:type="dxa"/>
            <w:vMerge w:val="restart"/>
          </w:tcPr>
          <w:p w14:paraId="1E724AAD" w14:textId="77777777" w:rsidR="0084759C" w:rsidRPr="00474014" w:rsidRDefault="0084759C" w:rsidP="000449E8">
            <w:pPr>
              <w:pStyle w:val="NormalWeb"/>
              <w:spacing w:before="0" w:beforeAutospacing="0" w:after="0" w:afterAutospacing="0" w:line="360" w:lineRule="auto"/>
              <w:jc w:val="center"/>
              <w:rPr>
                <w:rFonts w:ascii="Arial" w:hAnsi="Arial" w:cs="Arial"/>
                <w:sz w:val="22"/>
                <w:szCs w:val="36"/>
              </w:rPr>
            </w:pPr>
            <w:r w:rsidRPr="00474014">
              <w:rPr>
                <w:rFonts w:ascii="Calibri" w:hAnsi="Calibri" w:cs="Calibri"/>
                <w:color w:val="FFFFFF" w:themeColor="light1"/>
                <w:kern w:val="24"/>
                <w:sz w:val="22"/>
                <w:szCs w:val="36"/>
              </w:rPr>
              <w:t>P value</w:t>
            </w:r>
          </w:p>
        </w:tc>
      </w:tr>
      <w:tr w:rsidR="0084759C" w14:paraId="51A77DBB" w14:textId="77777777" w:rsidTr="00242BD5">
        <w:trPr>
          <w:trHeight w:val="507"/>
        </w:trPr>
        <w:tc>
          <w:tcPr>
            <w:tcW w:w="2405" w:type="dxa"/>
            <w:vMerge/>
          </w:tcPr>
          <w:p w14:paraId="36D4470F" w14:textId="77777777" w:rsidR="0084759C" w:rsidRPr="00474014" w:rsidRDefault="0084759C" w:rsidP="000449E8">
            <w:pPr>
              <w:spacing w:line="360" w:lineRule="auto"/>
            </w:pPr>
          </w:p>
        </w:tc>
        <w:tc>
          <w:tcPr>
            <w:tcW w:w="1559" w:type="dxa"/>
          </w:tcPr>
          <w:p w14:paraId="08B6EA70" w14:textId="209074FC" w:rsidR="0084759C" w:rsidRPr="00474014" w:rsidRDefault="00C22436"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39</w:t>
            </w:r>
          </w:p>
        </w:tc>
        <w:tc>
          <w:tcPr>
            <w:tcW w:w="993" w:type="dxa"/>
          </w:tcPr>
          <w:p w14:paraId="6C4C71F3" w14:textId="0D752145" w:rsidR="0084759C" w:rsidRPr="0004439C" w:rsidRDefault="00C22436" w:rsidP="000449E8">
            <w:pPr>
              <w:pStyle w:val="NormalWeb"/>
              <w:spacing w:before="0" w:beforeAutospacing="0" w:after="0" w:afterAutospacing="0" w:line="360" w:lineRule="auto"/>
              <w:jc w:val="center"/>
              <w:rPr>
                <w:rFonts w:asciiTheme="minorHAnsi" w:hAnsiTheme="minorHAnsi" w:cstheme="minorHAnsi"/>
                <w:i/>
                <w:color w:val="FFFFFF" w:themeColor="background1"/>
                <w:sz w:val="16"/>
                <w:szCs w:val="16"/>
              </w:rPr>
            </w:pPr>
            <w:r>
              <w:rPr>
                <w:rFonts w:asciiTheme="minorHAnsi" w:hAnsiTheme="minorHAnsi" w:cstheme="minorHAnsi"/>
                <w:i/>
                <w:sz w:val="16"/>
                <w:szCs w:val="16"/>
              </w:rPr>
              <w:t>Missing</w:t>
            </w:r>
          </w:p>
        </w:tc>
        <w:tc>
          <w:tcPr>
            <w:tcW w:w="1559" w:type="dxa"/>
          </w:tcPr>
          <w:p w14:paraId="4BBC5802" w14:textId="31ABBE11" w:rsidR="0084759C" w:rsidRPr="0004439C" w:rsidRDefault="00C22436" w:rsidP="000449E8">
            <w:pPr>
              <w:pStyle w:val="NormalWeb"/>
              <w:spacing w:before="0" w:beforeAutospacing="0" w:after="0" w:afterAutospacing="0" w:line="360" w:lineRule="auto"/>
              <w:jc w:val="center"/>
              <w:rPr>
                <w:rFonts w:asciiTheme="minorHAnsi" w:hAnsiTheme="minorHAnsi" w:cstheme="minorHAnsi"/>
                <w:i/>
                <w:color w:val="FFFFFF" w:themeColor="background1"/>
                <w:sz w:val="22"/>
                <w:szCs w:val="36"/>
              </w:rPr>
            </w:pPr>
            <w:r>
              <w:rPr>
                <w:rFonts w:asciiTheme="minorHAnsi" w:hAnsiTheme="minorHAnsi" w:cstheme="minorHAnsi"/>
                <w:sz w:val="22"/>
                <w:szCs w:val="36"/>
              </w:rPr>
              <w:t>196</w:t>
            </w:r>
          </w:p>
        </w:tc>
        <w:tc>
          <w:tcPr>
            <w:tcW w:w="992" w:type="dxa"/>
          </w:tcPr>
          <w:p w14:paraId="138931C0" w14:textId="11F67052" w:rsidR="0084759C" w:rsidRPr="0004439C" w:rsidRDefault="00C22436" w:rsidP="000449E8">
            <w:pPr>
              <w:pStyle w:val="NormalWeb"/>
              <w:spacing w:before="0" w:beforeAutospacing="0" w:after="0" w:afterAutospacing="0" w:line="360" w:lineRule="auto"/>
              <w:jc w:val="center"/>
              <w:rPr>
                <w:rFonts w:asciiTheme="minorHAnsi" w:hAnsiTheme="minorHAnsi" w:cstheme="minorHAnsi"/>
                <w:i/>
                <w:color w:val="FFFFFF" w:themeColor="background1"/>
                <w:sz w:val="16"/>
                <w:szCs w:val="16"/>
              </w:rPr>
            </w:pPr>
            <w:r>
              <w:rPr>
                <w:rFonts w:asciiTheme="minorHAnsi" w:hAnsiTheme="minorHAnsi" w:cstheme="minorHAnsi"/>
                <w:i/>
                <w:sz w:val="16"/>
                <w:szCs w:val="16"/>
              </w:rPr>
              <w:t>Missing</w:t>
            </w:r>
          </w:p>
        </w:tc>
        <w:tc>
          <w:tcPr>
            <w:tcW w:w="1559" w:type="dxa"/>
            <w:vMerge/>
          </w:tcPr>
          <w:p w14:paraId="1146513E" w14:textId="77777777" w:rsidR="0084759C" w:rsidRPr="00474014" w:rsidRDefault="0084759C" w:rsidP="000449E8">
            <w:pPr>
              <w:pStyle w:val="NormalWeb"/>
              <w:spacing w:before="0" w:beforeAutospacing="0" w:after="0" w:afterAutospacing="0" w:line="360" w:lineRule="auto"/>
              <w:jc w:val="center"/>
              <w:rPr>
                <w:rFonts w:ascii="Calibri" w:hAnsi="Calibri" w:cs="Calibri"/>
                <w:b/>
                <w:bCs/>
                <w:color w:val="FFFFFF" w:themeColor="light1"/>
                <w:kern w:val="24"/>
                <w:sz w:val="22"/>
                <w:szCs w:val="36"/>
              </w:rPr>
            </w:pPr>
          </w:p>
        </w:tc>
      </w:tr>
      <w:tr w:rsidR="0084759C" w14:paraId="03FFD330" w14:textId="77777777" w:rsidTr="00242BD5">
        <w:tc>
          <w:tcPr>
            <w:tcW w:w="2405" w:type="dxa"/>
          </w:tcPr>
          <w:p w14:paraId="218F5058"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Rhinitis</w:t>
            </w:r>
          </w:p>
        </w:tc>
        <w:tc>
          <w:tcPr>
            <w:tcW w:w="1559" w:type="dxa"/>
          </w:tcPr>
          <w:p w14:paraId="1209F88B" w14:textId="75F9818D" w:rsidR="0084759C"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24 (70.6%)</w:t>
            </w:r>
          </w:p>
        </w:tc>
        <w:tc>
          <w:tcPr>
            <w:tcW w:w="993" w:type="dxa"/>
          </w:tcPr>
          <w:p w14:paraId="2390A54B" w14:textId="54A2E8EB"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5</w:t>
            </w:r>
          </w:p>
        </w:tc>
        <w:tc>
          <w:tcPr>
            <w:tcW w:w="1559" w:type="dxa"/>
          </w:tcPr>
          <w:p w14:paraId="7F21FBF1" w14:textId="132BB47F" w:rsidR="0084759C"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14 (65.9%)</w:t>
            </w:r>
          </w:p>
        </w:tc>
        <w:tc>
          <w:tcPr>
            <w:tcW w:w="992" w:type="dxa"/>
          </w:tcPr>
          <w:p w14:paraId="55CB5A9D" w14:textId="6946EDD1"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23</w:t>
            </w:r>
          </w:p>
        </w:tc>
        <w:tc>
          <w:tcPr>
            <w:tcW w:w="1559" w:type="dxa"/>
          </w:tcPr>
          <w:p w14:paraId="756021DB" w14:textId="77777777" w:rsidR="0084759C"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7E00AB2C" w14:textId="77777777" w:rsidTr="00242BD5">
        <w:tc>
          <w:tcPr>
            <w:tcW w:w="2405" w:type="dxa"/>
          </w:tcPr>
          <w:p w14:paraId="08557909" w14:textId="77777777" w:rsidR="0084759C" w:rsidRPr="00EB6567" w:rsidRDefault="0084759C" w:rsidP="000449E8">
            <w:pPr>
              <w:rPr>
                <w:rFonts w:ascii="Calibri" w:eastAsia="Times New Roman" w:hAnsi="Calibri" w:cs="Calibri"/>
                <w:b/>
                <w:color w:val="000000"/>
                <w:lang w:eastAsia="en-GB"/>
              </w:rPr>
            </w:pPr>
            <w:r>
              <w:rPr>
                <w:rFonts w:ascii="Calibri" w:eastAsia="Times New Roman" w:hAnsi="Calibri" w:cs="Calibri"/>
                <w:color w:val="000000"/>
                <w:lang w:eastAsia="en-GB"/>
              </w:rPr>
              <w:t>Nasal Polyposis (on CT)</w:t>
            </w:r>
          </w:p>
        </w:tc>
        <w:tc>
          <w:tcPr>
            <w:tcW w:w="1559" w:type="dxa"/>
          </w:tcPr>
          <w:p w14:paraId="52110245" w14:textId="404D7E7F" w:rsidR="0084759C"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0</w:t>
            </w:r>
          </w:p>
        </w:tc>
        <w:tc>
          <w:tcPr>
            <w:tcW w:w="993" w:type="dxa"/>
          </w:tcPr>
          <w:p w14:paraId="7190ED27" w14:textId="2CC8547C"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35</w:t>
            </w:r>
          </w:p>
        </w:tc>
        <w:tc>
          <w:tcPr>
            <w:tcW w:w="1559" w:type="dxa"/>
          </w:tcPr>
          <w:p w14:paraId="5FE6D412" w14:textId="1F71F6F7" w:rsidR="0084759C"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7 (25.9%)</w:t>
            </w:r>
          </w:p>
        </w:tc>
        <w:tc>
          <w:tcPr>
            <w:tcW w:w="992" w:type="dxa"/>
          </w:tcPr>
          <w:p w14:paraId="3562ADC0" w14:textId="701F798B"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169</w:t>
            </w:r>
          </w:p>
        </w:tc>
        <w:tc>
          <w:tcPr>
            <w:tcW w:w="1559" w:type="dxa"/>
          </w:tcPr>
          <w:p w14:paraId="25B07837" w14:textId="77777777" w:rsidR="0084759C"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4A155DC5" w14:textId="77777777" w:rsidTr="00242BD5">
        <w:tc>
          <w:tcPr>
            <w:tcW w:w="2405" w:type="dxa"/>
          </w:tcPr>
          <w:p w14:paraId="7AB3A4FA"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Eczema</w:t>
            </w:r>
          </w:p>
        </w:tc>
        <w:tc>
          <w:tcPr>
            <w:tcW w:w="1559" w:type="dxa"/>
          </w:tcPr>
          <w:p w14:paraId="58CCFD89" w14:textId="26205324"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9 (23.1%)</w:t>
            </w:r>
          </w:p>
        </w:tc>
        <w:tc>
          <w:tcPr>
            <w:tcW w:w="993" w:type="dxa"/>
          </w:tcPr>
          <w:p w14:paraId="4B274E34" w14:textId="6B576E9A"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0</w:t>
            </w:r>
          </w:p>
        </w:tc>
        <w:tc>
          <w:tcPr>
            <w:tcW w:w="1559" w:type="dxa"/>
          </w:tcPr>
          <w:p w14:paraId="3DF00E23" w14:textId="7438970F" w:rsidR="0084759C" w:rsidRPr="00474014"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48 (25.0%)</w:t>
            </w:r>
          </w:p>
        </w:tc>
        <w:tc>
          <w:tcPr>
            <w:tcW w:w="992" w:type="dxa"/>
          </w:tcPr>
          <w:p w14:paraId="3D5B281C" w14:textId="4A72D2F6"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4</w:t>
            </w:r>
          </w:p>
        </w:tc>
        <w:tc>
          <w:tcPr>
            <w:tcW w:w="1559" w:type="dxa"/>
          </w:tcPr>
          <w:p w14:paraId="6D1E9A61" w14:textId="77777777" w:rsidR="0084759C" w:rsidRPr="00474014"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3F206F48" w14:textId="77777777" w:rsidTr="00242BD5">
        <w:tc>
          <w:tcPr>
            <w:tcW w:w="2405" w:type="dxa"/>
          </w:tcPr>
          <w:p w14:paraId="30BB2303"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ABPA or SAFS</w:t>
            </w:r>
            <w:r>
              <w:rPr>
                <w:rFonts w:ascii="Calibri" w:eastAsia="Times New Roman" w:hAnsi="Calibri" w:cs="Calibri"/>
                <w:color w:val="000000"/>
                <w:lang w:eastAsia="en-GB"/>
              </w:rPr>
              <w:t>*</w:t>
            </w:r>
          </w:p>
        </w:tc>
        <w:tc>
          <w:tcPr>
            <w:tcW w:w="1559" w:type="dxa"/>
          </w:tcPr>
          <w:p w14:paraId="163AF8C4" w14:textId="748A3159"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0</w:t>
            </w:r>
          </w:p>
        </w:tc>
        <w:tc>
          <w:tcPr>
            <w:tcW w:w="993" w:type="dxa"/>
          </w:tcPr>
          <w:p w14:paraId="6F664666" w14:textId="1549C40D"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0</w:t>
            </w:r>
          </w:p>
        </w:tc>
        <w:tc>
          <w:tcPr>
            <w:tcW w:w="1559" w:type="dxa"/>
          </w:tcPr>
          <w:p w14:paraId="41A7B708" w14:textId="477FE9D1"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20 (10.4%)</w:t>
            </w:r>
          </w:p>
        </w:tc>
        <w:tc>
          <w:tcPr>
            <w:tcW w:w="992" w:type="dxa"/>
          </w:tcPr>
          <w:p w14:paraId="5A259109" w14:textId="72C814AE"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3</w:t>
            </w:r>
          </w:p>
        </w:tc>
        <w:tc>
          <w:tcPr>
            <w:tcW w:w="1559" w:type="dxa"/>
          </w:tcPr>
          <w:p w14:paraId="6E39EC05" w14:textId="77777777" w:rsidR="0084759C" w:rsidRPr="00474014" w:rsidRDefault="0084759C"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P&lt;0.05</w:t>
            </w:r>
          </w:p>
        </w:tc>
      </w:tr>
      <w:tr w:rsidR="0084759C" w14:paraId="000BD00C" w14:textId="77777777" w:rsidTr="00242BD5">
        <w:tc>
          <w:tcPr>
            <w:tcW w:w="2405" w:type="dxa"/>
          </w:tcPr>
          <w:p w14:paraId="5A59F38C" w14:textId="77777777" w:rsidR="0084759C" w:rsidRPr="00742871" w:rsidRDefault="0084759C" w:rsidP="000449E8">
            <w:pPr>
              <w:rPr>
                <w:rFonts w:ascii="Calibri" w:eastAsia="Times New Roman" w:hAnsi="Calibri" w:cs="Calibri"/>
                <w:b/>
                <w:color w:val="000000"/>
                <w:lang w:eastAsia="en-GB"/>
              </w:rPr>
            </w:pPr>
            <w:r>
              <w:rPr>
                <w:rFonts w:ascii="Calibri" w:eastAsia="Times New Roman" w:hAnsi="Calibri" w:cs="Calibri"/>
                <w:color w:val="000000"/>
                <w:lang w:eastAsia="en-GB"/>
              </w:rPr>
              <w:t>Bronchiectasis</w:t>
            </w:r>
          </w:p>
        </w:tc>
        <w:tc>
          <w:tcPr>
            <w:tcW w:w="1559" w:type="dxa"/>
          </w:tcPr>
          <w:p w14:paraId="47E12C42" w14:textId="14A173CC"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3 (7.7%)</w:t>
            </w:r>
          </w:p>
        </w:tc>
        <w:tc>
          <w:tcPr>
            <w:tcW w:w="993" w:type="dxa"/>
          </w:tcPr>
          <w:p w14:paraId="246BB71F" w14:textId="61F4083B"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0</w:t>
            </w:r>
          </w:p>
        </w:tc>
        <w:tc>
          <w:tcPr>
            <w:tcW w:w="1559" w:type="dxa"/>
          </w:tcPr>
          <w:p w14:paraId="535CDD41" w14:textId="181B2E8B"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34 (17.5%)</w:t>
            </w:r>
          </w:p>
        </w:tc>
        <w:tc>
          <w:tcPr>
            <w:tcW w:w="992" w:type="dxa"/>
          </w:tcPr>
          <w:p w14:paraId="2CA0DAE9" w14:textId="1544889B"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2</w:t>
            </w:r>
          </w:p>
        </w:tc>
        <w:tc>
          <w:tcPr>
            <w:tcW w:w="1559" w:type="dxa"/>
          </w:tcPr>
          <w:p w14:paraId="31FADD62" w14:textId="77777777" w:rsidR="0084759C" w:rsidRPr="00474014" w:rsidRDefault="0084759C"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26BCCF4C" w14:textId="77777777" w:rsidTr="00242BD5">
        <w:tc>
          <w:tcPr>
            <w:tcW w:w="2405" w:type="dxa"/>
          </w:tcPr>
          <w:p w14:paraId="60390EDC"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GORD</w:t>
            </w:r>
          </w:p>
        </w:tc>
        <w:tc>
          <w:tcPr>
            <w:tcW w:w="1559" w:type="dxa"/>
          </w:tcPr>
          <w:p w14:paraId="07FBF81A" w14:textId="770A7F8B"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29 (76.3%)</w:t>
            </w:r>
          </w:p>
        </w:tc>
        <w:tc>
          <w:tcPr>
            <w:tcW w:w="993" w:type="dxa"/>
          </w:tcPr>
          <w:p w14:paraId="6869A6F4" w14:textId="21DD015B"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1</w:t>
            </w:r>
          </w:p>
        </w:tc>
        <w:tc>
          <w:tcPr>
            <w:tcW w:w="1559" w:type="dxa"/>
          </w:tcPr>
          <w:p w14:paraId="3836D09B" w14:textId="47FF302C"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32 (69.8%)</w:t>
            </w:r>
          </w:p>
        </w:tc>
        <w:tc>
          <w:tcPr>
            <w:tcW w:w="992" w:type="dxa"/>
          </w:tcPr>
          <w:p w14:paraId="29EDAEB7" w14:textId="081583D1"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7</w:t>
            </w:r>
          </w:p>
        </w:tc>
        <w:tc>
          <w:tcPr>
            <w:tcW w:w="1559" w:type="dxa"/>
          </w:tcPr>
          <w:p w14:paraId="1E54653E" w14:textId="77777777" w:rsidR="0084759C" w:rsidRPr="00474014" w:rsidRDefault="0084759C"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20CFAA44" w14:textId="77777777" w:rsidTr="00242BD5">
        <w:tc>
          <w:tcPr>
            <w:tcW w:w="2405" w:type="dxa"/>
          </w:tcPr>
          <w:p w14:paraId="34694CEF"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Depression</w:t>
            </w:r>
          </w:p>
        </w:tc>
        <w:tc>
          <w:tcPr>
            <w:tcW w:w="1559" w:type="dxa"/>
          </w:tcPr>
          <w:p w14:paraId="46B93AC0" w14:textId="2D3A8186"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3 (37.1%)</w:t>
            </w:r>
          </w:p>
        </w:tc>
        <w:tc>
          <w:tcPr>
            <w:tcW w:w="993" w:type="dxa"/>
          </w:tcPr>
          <w:p w14:paraId="4B0FADFE" w14:textId="537AB3FC"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4</w:t>
            </w:r>
          </w:p>
        </w:tc>
        <w:tc>
          <w:tcPr>
            <w:tcW w:w="1559" w:type="dxa"/>
          </w:tcPr>
          <w:p w14:paraId="3392C5BC" w14:textId="71845C8A"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69 (38.1%)</w:t>
            </w:r>
          </w:p>
        </w:tc>
        <w:tc>
          <w:tcPr>
            <w:tcW w:w="992" w:type="dxa"/>
          </w:tcPr>
          <w:p w14:paraId="20B89CAF" w14:textId="498EFA29"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15</w:t>
            </w:r>
          </w:p>
        </w:tc>
        <w:tc>
          <w:tcPr>
            <w:tcW w:w="1559" w:type="dxa"/>
          </w:tcPr>
          <w:p w14:paraId="655FA1D1" w14:textId="77777777" w:rsidR="0084759C" w:rsidRPr="00474014" w:rsidRDefault="0084759C"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434703F2" w14:textId="77777777" w:rsidTr="00242BD5">
        <w:tc>
          <w:tcPr>
            <w:tcW w:w="2405" w:type="dxa"/>
          </w:tcPr>
          <w:p w14:paraId="59C3B64A"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Anxiety</w:t>
            </w:r>
          </w:p>
        </w:tc>
        <w:tc>
          <w:tcPr>
            <w:tcW w:w="1559" w:type="dxa"/>
          </w:tcPr>
          <w:p w14:paraId="44350894" w14:textId="696979D5"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9 (26.5%)</w:t>
            </w:r>
          </w:p>
        </w:tc>
        <w:tc>
          <w:tcPr>
            <w:tcW w:w="993" w:type="dxa"/>
          </w:tcPr>
          <w:p w14:paraId="4196EB7C" w14:textId="6E9A7A38"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5</w:t>
            </w:r>
          </w:p>
        </w:tc>
        <w:tc>
          <w:tcPr>
            <w:tcW w:w="1559" w:type="dxa"/>
          </w:tcPr>
          <w:p w14:paraId="55D4C618" w14:textId="00939E05"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64 (35.6%)</w:t>
            </w:r>
          </w:p>
        </w:tc>
        <w:tc>
          <w:tcPr>
            <w:tcW w:w="992" w:type="dxa"/>
          </w:tcPr>
          <w:p w14:paraId="5EC05C96" w14:textId="6AB00F27"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16</w:t>
            </w:r>
          </w:p>
        </w:tc>
        <w:tc>
          <w:tcPr>
            <w:tcW w:w="1559" w:type="dxa"/>
          </w:tcPr>
          <w:p w14:paraId="14ACC67A" w14:textId="77777777" w:rsidR="0084759C" w:rsidRPr="00474014" w:rsidRDefault="0084759C"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27460D4E" w14:textId="77777777" w:rsidTr="00242BD5">
        <w:tc>
          <w:tcPr>
            <w:tcW w:w="2405" w:type="dxa"/>
          </w:tcPr>
          <w:p w14:paraId="166F3BA6"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Dysfunctional Breathing</w:t>
            </w:r>
          </w:p>
        </w:tc>
        <w:tc>
          <w:tcPr>
            <w:tcW w:w="1559" w:type="dxa"/>
          </w:tcPr>
          <w:p w14:paraId="445015E3" w14:textId="775F4BCD"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21 (55.3%)</w:t>
            </w:r>
          </w:p>
        </w:tc>
        <w:tc>
          <w:tcPr>
            <w:tcW w:w="993" w:type="dxa"/>
          </w:tcPr>
          <w:p w14:paraId="4F648359" w14:textId="220846A7"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1</w:t>
            </w:r>
          </w:p>
        </w:tc>
        <w:tc>
          <w:tcPr>
            <w:tcW w:w="1559" w:type="dxa"/>
          </w:tcPr>
          <w:p w14:paraId="5E0FDE06" w14:textId="3C19CBA5" w:rsidR="0084759C" w:rsidRPr="00474014"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95 (50.3%)</w:t>
            </w:r>
          </w:p>
        </w:tc>
        <w:tc>
          <w:tcPr>
            <w:tcW w:w="992" w:type="dxa"/>
          </w:tcPr>
          <w:p w14:paraId="21C56D37" w14:textId="3D3BD53B"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7</w:t>
            </w:r>
          </w:p>
        </w:tc>
        <w:tc>
          <w:tcPr>
            <w:tcW w:w="1559" w:type="dxa"/>
          </w:tcPr>
          <w:p w14:paraId="2DFB9313" w14:textId="77777777" w:rsidR="0084759C" w:rsidRPr="00474014"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5577CAD5" w14:textId="77777777" w:rsidTr="00242BD5">
        <w:tc>
          <w:tcPr>
            <w:tcW w:w="2405" w:type="dxa"/>
          </w:tcPr>
          <w:p w14:paraId="4579352A" w14:textId="77777777" w:rsidR="0084759C" w:rsidRPr="00742871" w:rsidRDefault="0084759C" w:rsidP="000449E8">
            <w:pPr>
              <w:rPr>
                <w:rFonts w:ascii="Calibri" w:eastAsia="Times New Roman" w:hAnsi="Calibri" w:cs="Calibri"/>
                <w:b/>
                <w:color w:val="000000"/>
                <w:lang w:eastAsia="en-GB"/>
              </w:rPr>
            </w:pPr>
            <w:r w:rsidRPr="00742871">
              <w:rPr>
                <w:rFonts w:ascii="Calibri" w:eastAsia="Times New Roman" w:hAnsi="Calibri" w:cs="Calibri"/>
                <w:color w:val="000000"/>
                <w:lang w:eastAsia="en-GB"/>
              </w:rPr>
              <w:t>Vocal Cord Dysfunction</w:t>
            </w:r>
          </w:p>
        </w:tc>
        <w:tc>
          <w:tcPr>
            <w:tcW w:w="1559" w:type="dxa"/>
          </w:tcPr>
          <w:p w14:paraId="55F95F34" w14:textId="102BB472" w:rsidR="0084759C" w:rsidRPr="00474014"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4 (11.4%)</w:t>
            </w:r>
          </w:p>
        </w:tc>
        <w:tc>
          <w:tcPr>
            <w:tcW w:w="993" w:type="dxa"/>
          </w:tcPr>
          <w:p w14:paraId="5AC62AA7" w14:textId="289B3FE9"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4</w:t>
            </w:r>
          </w:p>
        </w:tc>
        <w:tc>
          <w:tcPr>
            <w:tcW w:w="1559" w:type="dxa"/>
          </w:tcPr>
          <w:p w14:paraId="7F5F1D8F" w14:textId="0CBB4821" w:rsidR="0084759C" w:rsidRPr="00474014"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31 (17.6%)</w:t>
            </w:r>
          </w:p>
        </w:tc>
        <w:tc>
          <w:tcPr>
            <w:tcW w:w="992" w:type="dxa"/>
          </w:tcPr>
          <w:p w14:paraId="7EFDEF6E" w14:textId="41BCA867"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20</w:t>
            </w:r>
          </w:p>
        </w:tc>
        <w:tc>
          <w:tcPr>
            <w:tcW w:w="1559" w:type="dxa"/>
          </w:tcPr>
          <w:p w14:paraId="6ED75228" w14:textId="77777777" w:rsidR="0084759C" w:rsidRPr="00474014"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0BC5E184" w14:textId="77777777" w:rsidTr="00242BD5">
        <w:tc>
          <w:tcPr>
            <w:tcW w:w="2405" w:type="dxa"/>
          </w:tcPr>
          <w:p w14:paraId="6FAD226C" w14:textId="77777777" w:rsidR="0084759C" w:rsidRPr="00742871" w:rsidRDefault="0084759C" w:rsidP="000449E8">
            <w:pPr>
              <w:rPr>
                <w:rFonts w:ascii="Calibri" w:eastAsia="Times New Roman" w:hAnsi="Calibri" w:cs="Calibri"/>
                <w:b/>
                <w:color w:val="000000"/>
                <w:lang w:eastAsia="en-GB"/>
              </w:rPr>
            </w:pPr>
            <w:r>
              <w:rPr>
                <w:rFonts w:ascii="Calibri" w:eastAsia="Times New Roman" w:hAnsi="Calibri" w:cs="Calibri"/>
                <w:color w:val="000000"/>
                <w:lang w:eastAsia="en-GB"/>
              </w:rPr>
              <w:t>Clinical Sulphite Sensitivity</w:t>
            </w:r>
            <w:r w:rsidRPr="001B151C">
              <w:rPr>
                <w:rFonts w:ascii="Calibri" w:eastAsia="Times New Roman" w:hAnsi="Calibri" w:cs="Calibri"/>
                <w:color w:val="000000"/>
                <w:lang w:eastAsia="en-GB"/>
              </w:rPr>
              <w:t>†</w:t>
            </w:r>
          </w:p>
        </w:tc>
        <w:tc>
          <w:tcPr>
            <w:tcW w:w="1559" w:type="dxa"/>
          </w:tcPr>
          <w:p w14:paraId="600E694A" w14:textId="5B80C89D" w:rsidR="0084759C"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2 (5.1%)</w:t>
            </w:r>
          </w:p>
        </w:tc>
        <w:tc>
          <w:tcPr>
            <w:tcW w:w="993" w:type="dxa"/>
          </w:tcPr>
          <w:p w14:paraId="23EA36FE" w14:textId="2395AD08"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0</w:t>
            </w:r>
          </w:p>
        </w:tc>
        <w:tc>
          <w:tcPr>
            <w:tcW w:w="1559" w:type="dxa"/>
          </w:tcPr>
          <w:p w14:paraId="6B4C7275" w14:textId="3DB149DB" w:rsidR="0084759C"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2 (6.2%)</w:t>
            </w:r>
          </w:p>
        </w:tc>
        <w:tc>
          <w:tcPr>
            <w:tcW w:w="992" w:type="dxa"/>
          </w:tcPr>
          <w:p w14:paraId="6ECFD794" w14:textId="72A9E968"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2</w:t>
            </w:r>
          </w:p>
        </w:tc>
        <w:tc>
          <w:tcPr>
            <w:tcW w:w="1559" w:type="dxa"/>
          </w:tcPr>
          <w:p w14:paraId="368E4A51" w14:textId="77777777" w:rsidR="0084759C"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39805E15" w14:textId="77777777" w:rsidTr="00242BD5">
        <w:tc>
          <w:tcPr>
            <w:tcW w:w="2405" w:type="dxa"/>
          </w:tcPr>
          <w:p w14:paraId="4169417F" w14:textId="77777777" w:rsidR="0084759C" w:rsidRPr="00742871" w:rsidRDefault="0084759C" w:rsidP="000449E8">
            <w:pPr>
              <w:rPr>
                <w:rFonts w:ascii="Calibri" w:eastAsia="Times New Roman" w:hAnsi="Calibri" w:cs="Calibri"/>
                <w:b/>
                <w:color w:val="000000"/>
                <w:lang w:eastAsia="en-GB"/>
              </w:rPr>
            </w:pPr>
            <w:r>
              <w:rPr>
                <w:rFonts w:ascii="Calibri" w:eastAsia="Times New Roman" w:hAnsi="Calibri" w:cs="Calibri"/>
                <w:color w:val="000000"/>
                <w:lang w:eastAsia="en-GB"/>
              </w:rPr>
              <w:t>Clinical Salicylate Sensitivity</w:t>
            </w:r>
            <w:r w:rsidRPr="001B151C">
              <w:rPr>
                <w:rFonts w:ascii="Calibri" w:eastAsia="Times New Roman" w:hAnsi="Calibri" w:cs="Calibri"/>
                <w:color w:val="000000"/>
                <w:lang w:eastAsia="en-GB"/>
              </w:rPr>
              <w:t>†</w:t>
            </w:r>
          </w:p>
        </w:tc>
        <w:tc>
          <w:tcPr>
            <w:tcW w:w="1559" w:type="dxa"/>
          </w:tcPr>
          <w:p w14:paraId="7E0275FB" w14:textId="3E6C2702" w:rsidR="0084759C"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8 (20.5%)</w:t>
            </w:r>
          </w:p>
        </w:tc>
        <w:tc>
          <w:tcPr>
            <w:tcW w:w="993" w:type="dxa"/>
          </w:tcPr>
          <w:p w14:paraId="3F751E03" w14:textId="7D5538C2"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0</w:t>
            </w:r>
          </w:p>
        </w:tc>
        <w:tc>
          <w:tcPr>
            <w:tcW w:w="1559" w:type="dxa"/>
          </w:tcPr>
          <w:p w14:paraId="0B0D2E70" w14:textId="5810371E" w:rsidR="0084759C"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43 (22.3%)</w:t>
            </w:r>
          </w:p>
        </w:tc>
        <w:tc>
          <w:tcPr>
            <w:tcW w:w="992" w:type="dxa"/>
          </w:tcPr>
          <w:p w14:paraId="13BB2DE5" w14:textId="4BC356CA"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3</w:t>
            </w:r>
          </w:p>
        </w:tc>
        <w:tc>
          <w:tcPr>
            <w:tcW w:w="1559" w:type="dxa"/>
          </w:tcPr>
          <w:p w14:paraId="0EDC6E4E" w14:textId="77777777" w:rsidR="0084759C"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r w:rsidR="0084759C" w14:paraId="1BAC3C16" w14:textId="77777777" w:rsidTr="00242BD5">
        <w:tc>
          <w:tcPr>
            <w:tcW w:w="2405" w:type="dxa"/>
          </w:tcPr>
          <w:p w14:paraId="0CA62ADE" w14:textId="77777777" w:rsidR="0084759C" w:rsidRDefault="0084759C" w:rsidP="000449E8">
            <w:pPr>
              <w:rPr>
                <w:rFonts w:ascii="Calibri" w:eastAsia="Times New Roman" w:hAnsi="Calibri" w:cs="Calibri"/>
                <w:b/>
                <w:color w:val="000000"/>
                <w:lang w:eastAsia="en-GB"/>
              </w:rPr>
            </w:pPr>
            <w:r>
              <w:rPr>
                <w:rFonts w:ascii="Calibri" w:eastAsia="Times New Roman" w:hAnsi="Calibri" w:cs="Calibri"/>
                <w:color w:val="000000"/>
                <w:lang w:eastAsia="en-GB"/>
              </w:rPr>
              <w:t>Sleep Apnoea</w:t>
            </w:r>
          </w:p>
        </w:tc>
        <w:tc>
          <w:tcPr>
            <w:tcW w:w="1559" w:type="dxa"/>
          </w:tcPr>
          <w:p w14:paraId="5DC734F4" w14:textId="5F7CBF1B" w:rsidR="0084759C" w:rsidRDefault="007A67F4" w:rsidP="000449E8">
            <w:pPr>
              <w:pStyle w:val="NormalWeb"/>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 (2.6%)</w:t>
            </w:r>
          </w:p>
        </w:tc>
        <w:tc>
          <w:tcPr>
            <w:tcW w:w="993" w:type="dxa"/>
          </w:tcPr>
          <w:p w14:paraId="3E475839" w14:textId="4552CC99" w:rsidR="0084759C" w:rsidRPr="0004439C" w:rsidRDefault="00B54B9B" w:rsidP="000449E8">
            <w:pPr>
              <w:pStyle w:val="NormalWeb"/>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0</w:t>
            </w:r>
          </w:p>
        </w:tc>
        <w:tc>
          <w:tcPr>
            <w:tcW w:w="1559" w:type="dxa"/>
          </w:tcPr>
          <w:p w14:paraId="5210458B" w14:textId="4EF849A2" w:rsidR="0084759C" w:rsidRDefault="007A67F4"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14 (7.3%)</w:t>
            </w:r>
          </w:p>
        </w:tc>
        <w:tc>
          <w:tcPr>
            <w:tcW w:w="992" w:type="dxa"/>
          </w:tcPr>
          <w:p w14:paraId="5548C03C" w14:textId="0A4A7AE0" w:rsidR="0084759C" w:rsidRPr="0004439C" w:rsidRDefault="00B54B9B" w:rsidP="000449E8">
            <w:pPr>
              <w:pStyle w:val="NormalWeb"/>
              <w:keepNext/>
              <w:spacing w:before="0" w:beforeAutospacing="0" w:after="0" w:afterAutospacing="0" w:line="360" w:lineRule="auto"/>
              <w:jc w:val="center"/>
              <w:rPr>
                <w:rFonts w:asciiTheme="minorHAnsi" w:hAnsiTheme="minorHAnsi" w:cstheme="minorHAnsi"/>
                <w:sz w:val="16"/>
                <w:szCs w:val="16"/>
              </w:rPr>
            </w:pPr>
            <w:r>
              <w:rPr>
                <w:rFonts w:asciiTheme="minorHAnsi" w:hAnsiTheme="minorHAnsi" w:cstheme="minorHAnsi"/>
                <w:sz w:val="16"/>
                <w:szCs w:val="16"/>
              </w:rPr>
              <w:t>4</w:t>
            </w:r>
          </w:p>
        </w:tc>
        <w:tc>
          <w:tcPr>
            <w:tcW w:w="1559" w:type="dxa"/>
          </w:tcPr>
          <w:p w14:paraId="6303965C" w14:textId="77777777" w:rsidR="0084759C" w:rsidRDefault="0084759C" w:rsidP="000449E8">
            <w:pPr>
              <w:pStyle w:val="NormalWeb"/>
              <w:keepNext/>
              <w:spacing w:before="0" w:beforeAutospacing="0" w:after="0" w:afterAutospacing="0" w:line="360" w:lineRule="auto"/>
              <w:jc w:val="center"/>
              <w:rPr>
                <w:rFonts w:asciiTheme="minorHAnsi" w:hAnsiTheme="minorHAnsi" w:cstheme="minorHAnsi"/>
                <w:sz w:val="22"/>
                <w:szCs w:val="36"/>
              </w:rPr>
            </w:pPr>
            <w:r>
              <w:rPr>
                <w:rFonts w:asciiTheme="minorHAnsi" w:hAnsiTheme="minorHAnsi" w:cstheme="minorHAnsi"/>
                <w:sz w:val="22"/>
                <w:szCs w:val="36"/>
              </w:rPr>
              <w:t>Ns</w:t>
            </w:r>
          </w:p>
        </w:tc>
      </w:tr>
    </w:tbl>
    <w:p w14:paraId="4AB5B555" w14:textId="5D5B436A" w:rsidR="00DD72C3" w:rsidRPr="00F9315B" w:rsidRDefault="00DD72C3" w:rsidP="00DD72C3">
      <w:pPr>
        <w:pStyle w:val="Caption"/>
      </w:pPr>
      <w:r w:rsidRPr="00F9315B">
        <w:t xml:space="preserve">Categorical variables expressed as n (%) with differences measured by Chi Square test. </w:t>
      </w:r>
      <w:r>
        <w:t xml:space="preserve">CT = Computed Tomography, </w:t>
      </w:r>
      <w:r w:rsidRPr="00F9315B">
        <w:t>ABPA = Allergic Bronchopulmonary Aspergillosis, SAFS = Severe Asthma with Fungal Sensitisation, GORD = Gastro</w:t>
      </w:r>
      <w:r>
        <w:t>-</w:t>
      </w:r>
      <w:r w:rsidRPr="00F9315B">
        <w:t>oesophageal Reflux Disease</w:t>
      </w:r>
      <w:r w:rsidRPr="00A93C6D">
        <w:t xml:space="preserve">.* </w:t>
      </w:r>
      <w:r w:rsidRPr="00641FCA">
        <w:t>Determined clinically using evidence of relevant serological and radiological information guided by conventional clinical diagnostic criteria</w:t>
      </w:r>
      <w:r>
        <w:t>.</w:t>
      </w:r>
      <w:r w:rsidRPr="00641FCA">
        <w:t xml:space="preserve"> †</w:t>
      </w:r>
      <w:r w:rsidRPr="00A93C6D">
        <w:t>Determined clinically based on compatible history of reaction on exposure and consistent clinical phenotypes.</w:t>
      </w:r>
    </w:p>
    <w:p w14:paraId="3AD23865" w14:textId="0C8839EA" w:rsidR="00AC05D3" w:rsidRDefault="00AC05D3" w:rsidP="00AC05D3">
      <w:pPr>
        <w:spacing w:line="360" w:lineRule="auto"/>
      </w:pPr>
      <w:r w:rsidRPr="00A00ECF">
        <w:rPr>
          <w:b/>
        </w:rPr>
        <w:t xml:space="preserve">Table </w:t>
      </w:r>
      <w:r>
        <w:rPr>
          <w:b/>
        </w:rPr>
        <w:t>3</w:t>
      </w:r>
      <w:r w:rsidRPr="00A00ECF">
        <w:t xml:space="preserve"> </w:t>
      </w:r>
      <w:r w:rsidRPr="00B52D37">
        <w:t>Summary Eosinophil count statistics in groups defined by frequency of blood eosinophilia</w:t>
      </w:r>
    </w:p>
    <w:tbl>
      <w:tblPr>
        <w:tblStyle w:val="TableGrid"/>
        <w:tblpPr w:leftFromText="180" w:rightFromText="180" w:vertAnchor="text" w:horzAnchor="margin" w:tblpY="99"/>
        <w:tblW w:w="0" w:type="auto"/>
        <w:tblLook w:val="04A0" w:firstRow="1" w:lastRow="0" w:firstColumn="1" w:lastColumn="0" w:noHBand="0" w:noVBand="1"/>
      </w:tblPr>
      <w:tblGrid>
        <w:gridCol w:w="1980"/>
        <w:gridCol w:w="1759"/>
        <w:gridCol w:w="1759"/>
        <w:gridCol w:w="1759"/>
        <w:gridCol w:w="1759"/>
      </w:tblGrid>
      <w:tr w:rsidR="00AC05D3" w14:paraId="3C01FA1E" w14:textId="77777777" w:rsidTr="001E20DA">
        <w:tc>
          <w:tcPr>
            <w:tcW w:w="1980" w:type="dxa"/>
          </w:tcPr>
          <w:p w14:paraId="2DCA5F19" w14:textId="77777777" w:rsidR="00AC05D3" w:rsidRDefault="00AC05D3" w:rsidP="001E20DA">
            <w:pPr>
              <w:spacing w:line="360" w:lineRule="auto"/>
            </w:pPr>
          </w:p>
        </w:tc>
        <w:tc>
          <w:tcPr>
            <w:tcW w:w="1759" w:type="dxa"/>
          </w:tcPr>
          <w:p w14:paraId="47AF04D8" w14:textId="77777777" w:rsidR="00AC05D3" w:rsidRDefault="00AC05D3" w:rsidP="001E20DA">
            <w:pPr>
              <w:spacing w:line="360" w:lineRule="auto"/>
              <w:jc w:val="center"/>
            </w:pPr>
            <w:r>
              <w:t xml:space="preserve">Never </w:t>
            </w:r>
          </w:p>
          <w:p w14:paraId="2059A63E" w14:textId="77777777" w:rsidR="00AC05D3" w:rsidRDefault="00AC05D3" w:rsidP="001E20DA">
            <w:pPr>
              <w:spacing w:line="360" w:lineRule="auto"/>
              <w:jc w:val="center"/>
            </w:pPr>
            <w:r>
              <w:t>(39)</w:t>
            </w:r>
          </w:p>
        </w:tc>
        <w:tc>
          <w:tcPr>
            <w:tcW w:w="1759" w:type="dxa"/>
          </w:tcPr>
          <w:p w14:paraId="2A4B4ED9" w14:textId="77777777" w:rsidR="00AC05D3" w:rsidRDefault="00AC05D3" w:rsidP="001E20DA">
            <w:pPr>
              <w:spacing w:line="360" w:lineRule="auto"/>
              <w:jc w:val="center"/>
            </w:pPr>
            <w:r>
              <w:t>Rare</w:t>
            </w:r>
          </w:p>
          <w:p w14:paraId="261CA8C2" w14:textId="77777777" w:rsidR="00AC05D3" w:rsidRDefault="00AC05D3" w:rsidP="001E20DA">
            <w:pPr>
              <w:spacing w:line="360" w:lineRule="auto"/>
              <w:jc w:val="center"/>
            </w:pPr>
            <w:r>
              <w:t>(65)</w:t>
            </w:r>
          </w:p>
        </w:tc>
        <w:tc>
          <w:tcPr>
            <w:tcW w:w="1759" w:type="dxa"/>
          </w:tcPr>
          <w:p w14:paraId="3482F0B8" w14:textId="77777777" w:rsidR="00AC05D3" w:rsidRDefault="00AC05D3" w:rsidP="001E20DA">
            <w:pPr>
              <w:spacing w:line="360" w:lineRule="auto"/>
              <w:jc w:val="center"/>
            </w:pPr>
            <w:r>
              <w:t>Intermittent</w:t>
            </w:r>
          </w:p>
          <w:p w14:paraId="1E599F4F" w14:textId="77777777" w:rsidR="00AC05D3" w:rsidRDefault="00AC05D3" w:rsidP="001E20DA">
            <w:pPr>
              <w:spacing w:line="360" w:lineRule="auto"/>
              <w:jc w:val="center"/>
            </w:pPr>
            <w:r>
              <w:t>(65)</w:t>
            </w:r>
          </w:p>
        </w:tc>
        <w:tc>
          <w:tcPr>
            <w:tcW w:w="1759" w:type="dxa"/>
          </w:tcPr>
          <w:p w14:paraId="6F4152B8" w14:textId="77777777" w:rsidR="00AC05D3" w:rsidRDefault="00AC05D3" w:rsidP="001E20DA">
            <w:pPr>
              <w:spacing w:line="360" w:lineRule="auto"/>
              <w:jc w:val="center"/>
            </w:pPr>
            <w:r>
              <w:t>Persistent</w:t>
            </w:r>
          </w:p>
          <w:p w14:paraId="380F3F73" w14:textId="77777777" w:rsidR="00AC05D3" w:rsidRDefault="00AC05D3" w:rsidP="001E20DA">
            <w:pPr>
              <w:spacing w:line="360" w:lineRule="auto"/>
              <w:jc w:val="center"/>
            </w:pPr>
            <w:r>
              <w:t>(66)</w:t>
            </w:r>
          </w:p>
        </w:tc>
      </w:tr>
      <w:tr w:rsidR="00AC05D3" w14:paraId="51B9B2C3" w14:textId="77777777" w:rsidTr="001E20DA">
        <w:tc>
          <w:tcPr>
            <w:tcW w:w="1980" w:type="dxa"/>
          </w:tcPr>
          <w:p w14:paraId="32E5147C" w14:textId="77777777" w:rsidR="00AC05D3" w:rsidRDefault="00AC05D3" w:rsidP="001E20DA">
            <w:pPr>
              <w:spacing w:line="360" w:lineRule="auto"/>
            </w:pPr>
            <w:r>
              <w:t xml:space="preserve">% Eos counts </w:t>
            </w:r>
            <w:r w:rsidRPr="00ED57D0">
              <w:rPr>
                <w:u w:val="single"/>
              </w:rPr>
              <w:t>&gt;</w:t>
            </w:r>
            <w:r>
              <w:t>0.3</w:t>
            </w:r>
          </w:p>
        </w:tc>
        <w:tc>
          <w:tcPr>
            <w:tcW w:w="1759" w:type="dxa"/>
          </w:tcPr>
          <w:p w14:paraId="194FACBF" w14:textId="77777777" w:rsidR="00AC05D3" w:rsidRDefault="00AC05D3" w:rsidP="001E20DA">
            <w:pPr>
              <w:spacing w:line="360" w:lineRule="auto"/>
              <w:jc w:val="center"/>
            </w:pPr>
            <w:r>
              <w:t xml:space="preserve">0 </w:t>
            </w:r>
          </w:p>
        </w:tc>
        <w:tc>
          <w:tcPr>
            <w:tcW w:w="1759" w:type="dxa"/>
          </w:tcPr>
          <w:p w14:paraId="20A2CABE" w14:textId="77777777" w:rsidR="00AC05D3" w:rsidRDefault="00AC05D3" w:rsidP="001E20DA">
            <w:pPr>
              <w:spacing w:line="360" w:lineRule="auto"/>
              <w:jc w:val="center"/>
            </w:pPr>
            <w:r>
              <w:t>11.27 (10.69)</w:t>
            </w:r>
          </w:p>
        </w:tc>
        <w:tc>
          <w:tcPr>
            <w:tcW w:w="1759" w:type="dxa"/>
          </w:tcPr>
          <w:p w14:paraId="2048AD12" w14:textId="77777777" w:rsidR="00AC05D3" w:rsidRDefault="00AC05D3" w:rsidP="001E20DA">
            <w:pPr>
              <w:spacing w:line="360" w:lineRule="auto"/>
              <w:jc w:val="center"/>
            </w:pPr>
            <w:r>
              <w:t>39.61 (16.96)</w:t>
            </w:r>
          </w:p>
        </w:tc>
        <w:tc>
          <w:tcPr>
            <w:tcW w:w="1759" w:type="dxa"/>
          </w:tcPr>
          <w:p w14:paraId="1F246169" w14:textId="77777777" w:rsidR="00AC05D3" w:rsidRDefault="00AC05D3" w:rsidP="001E20DA">
            <w:pPr>
              <w:spacing w:line="360" w:lineRule="auto"/>
              <w:jc w:val="center"/>
            </w:pPr>
            <w:r>
              <w:t>76.26 (14.71)</w:t>
            </w:r>
          </w:p>
        </w:tc>
      </w:tr>
      <w:tr w:rsidR="00AC05D3" w14:paraId="5276A070" w14:textId="77777777" w:rsidTr="001E20DA">
        <w:tc>
          <w:tcPr>
            <w:tcW w:w="1980" w:type="dxa"/>
          </w:tcPr>
          <w:p w14:paraId="5C0BD6D4" w14:textId="77777777" w:rsidR="00AC05D3" w:rsidRDefault="00AC05D3" w:rsidP="001E20DA">
            <w:pPr>
              <w:spacing w:line="360" w:lineRule="auto"/>
            </w:pPr>
            <w:r>
              <w:t>Number of tests</w:t>
            </w:r>
          </w:p>
        </w:tc>
        <w:tc>
          <w:tcPr>
            <w:tcW w:w="1759" w:type="dxa"/>
          </w:tcPr>
          <w:p w14:paraId="4D3D63BF" w14:textId="77777777" w:rsidR="00AC05D3" w:rsidRDefault="00AC05D3" w:rsidP="001E20DA">
            <w:pPr>
              <w:spacing w:line="360" w:lineRule="auto"/>
              <w:jc w:val="center"/>
            </w:pPr>
            <w:r>
              <w:t>17 (14)</w:t>
            </w:r>
          </w:p>
        </w:tc>
        <w:tc>
          <w:tcPr>
            <w:tcW w:w="1759" w:type="dxa"/>
          </w:tcPr>
          <w:p w14:paraId="47288355" w14:textId="77777777" w:rsidR="00AC05D3" w:rsidRDefault="00AC05D3" w:rsidP="001E20DA">
            <w:pPr>
              <w:spacing w:line="360" w:lineRule="auto"/>
              <w:jc w:val="center"/>
            </w:pPr>
            <w:r>
              <w:t>27.50 (43)</w:t>
            </w:r>
          </w:p>
        </w:tc>
        <w:tc>
          <w:tcPr>
            <w:tcW w:w="1759" w:type="dxa"/>
          </w:tcPr>
          <w:p w14:paraId="784331C3" w14:textId="77777777" w:rsidR="00AC05D3" w:rsidRDefault="00AC05D3" w:rsidP="001E20DA">
            <w:pPr>
              <w:spacing w:line="360" w:lineRule="auto"/>
              <w:jc w:val="center"/>
            </w:pPr>
            <w:r>
              <w:t>24.50 (39)</w:t>
            </w:r>
          </w:p>
        </w:tc>
        <w:tc>
          <w:tcPr>
            <w:tcW w:w="1759" w:type="dxa"/>
          </w:tcPr>
          <w:p w14:paraId="44D8F688" w14:textId="77777777" w:rsidR="00AC05D3" w:rsidRDefault="00AC05D3" w:rsidP="001E20DA">
            <w:pPr>
              <w:spacing w:line="360" w:lineRule="auto"/>
              <w:jc w:val="center"/>
            </w:pPr>
            <w:r>
              <w:t>20.50 (23)</w:t>
            </w:r>
          </w:p>
        </w:tc>
      </w:tr>
      <w:tr w:rsidR="00AC05D3" w14:paraId="0F6E3E3B" w14:textId="77777777" w:rsidTr="001E20DA">
        <w:tc>
          <w:tcPr>
            <w:tcW w:w="1980" w:type="dxa"/>
          </w:tcPr>
          <w:p w14:paraId="2BF5CB25" w14:textId="77777777" w:rsidR="00AC05D3" w:rsidRDefault="00AC05D3" w:rsidP="001E20DA">
            <w:pPr>
              <w:spacing w:line="360" w:lineRule="auto"/>
            </w:pPr>
            <w:r>
              <w:t>Minimum Eos</w:t>
            </w:r>
          </w:p>
        </w:tc>
        <w:tc>
          <w:tcPr>
            <w:tcW w:w="1759" w:type="dxa"/>
          </w:tcPr>
          <w:p w14:paraId="0F7F17D8" w14:textId="77777777" w:rsidR="00AC05D3" w:rsidRDefault="00AC05D3" w:rsidP="001E20DA">
            <w:pPr>
              <w:spacing w:line="360" w:lineRule="auto"/>
              <w:jc w:val="center"/>
            </w:pPr>
            <w:r>
              <w:t>0 (0)</w:t>
            </w:r>
          </w:p>
        </w:tc>
        <w:tc>
          <w:tcPr>
            <w:tcW w:w="1759" w:type="dxa"/>
          </w:tcPr>
          <w:p w14:paraId="19C2854D" w14:textId="77777777" w:rsidR="00AC05D3" w:rsidRDefault="00AC05D3" w:rsidP="001E20DA">
            <w:pPr>
              <w:spacing w:line="360" w:lineRule="auto"/>
              <w:jc w:val="center"/>
            </w:pPr>
            <w:r>
              <w:t>0 (0)</w:t>
            </w:r>
          </w:p>
        </w:tc>
        <w:tc>
          <w:tcPr>
            <w:tcW w:w="1759" w:type="dxa"/>
          </w:tcPr>
          <w:p w14:paraId="5680878E" w14:textId="77777777" w:rsidR="00AC05D3" w:rsidRDefault="00AC05D3" w:rsidP="001E20DA">
            <w:pPr>
              <w:spacing w:line="360" w:lineRule="auto"/>
              <w:jc w:val="center"/>
            </w:pPr>
            <w:r>
              <w:t>0 (0)</w:t>
            </w:r>
          </w:p>
        </w:tc>
        <w:tc>
          <w:tcPr>
            <w:tcW w:w="1759" w:type="dxa"/>
          </w:tcPr>
          <w:p w14:paraId="1BDD2F5A" w14:textId="77777777" w:rsidR="00AC05D3" w:rsidRDefault="00AC05D3" w:rsidP="001E20DA">
            <w:pPr>
              <w:spacing w:line="360" w:lineRule="auto"/>
              <w:jc w:val="center"/>
            </w:pPr>
            <w:r>
              <w:t>0 (0.1)</w:t>
            </w:r>
          </w:p>
        </w:tc>
      </w:tr>
      <w:tr w:rsidR="00AC05D3" w14:paraId="7EADCD58" w14:textId="77777777" w:rsidTr="001E20DA">
        <w:tc>
          <w:tcPr>
            <w:tcW w:w="1980" w:type="dxa"/>
          </w:tcPr>
          <w:p w14:paraId="13560932" w14:textId="77777777" w:rsidR="00AC05D3" w:rsidRDefault="00AC05D3" w:rsidP="001E20DA">
            <w:pPr>
              <w:spacing w:line="360" w:lineRule="auto"/>
            </w:pPr>
            <w:r>
              <w:t xml:space="preserve">Median Eos </w:t>
            </w:r>
          </w:p>
        </w:tc>
        <w:tc>
          <w:tcPr>
            <w:tcW w:w="1759" w:type="dxa"/>
          </w:tcPr>
          <w:p w14:paraId="66AB79A3" w14:textId="77777777" w:rsidR="00AC05D3" w:rsidRDefault="00AC05D3" w:rsidP="001E20DA">
            <w:pPr>
              <w:spacing w:line="360" w:lineRule="auto"/>
              <w:jc w:val="center"/>
            </w:pPr>
            <w:r>
              <w:t>0.1 (0.1)</w:t>
            </w:r>
          </w:p>
        </w:tc>
        <w:tc>
          <w:tcPr>
            <w:tcW w:w="1759" w:type="dxa"/>
          </w:tcPr>
          <w:p w14:paraId="5B663E13" w14:textId="77777777" w:rsidR="00AC05D3" w:rsidRDefault="00AC05D3" w:rsidP="001E20DA">
            <w:pPr>
              <w:spacing w:line="360" w:lineRule="auto"/>
              <w:jc w:val="center"/>
            </w:pPr>
            <w:r>
              <w:t>0.1 (0.0)</w:t>
            </w:r>
          </w:p>
        </w:tc>
        <w:tc>
          <w:tcPr>
            <w:tcW w:w="1759" w:type="dxa"/>
          </w:tcPr>
          <w:p w14:paraId="7C685343" w14:textId="77777777" w:rsidR="00AC05D3" w:rsidRDefault="00AC05D3" w:rsidP="001E20DA">
            <w:pPr>
              <w:spacing w:line="360" w:lineRule="auto"/>
              <w:jc w:val="center"/>
            </w:pPr>
            <w:r>
              <w:t>0.2 (0.0)</w:t>
            </w:r>
          </w:p>
        </w:tc>
        <w:tc>
          <w:tcPr>
            <w:tcW w:w="1759" w:type="dxa"/>
          </w:tcPr>
          <w:p w14:paraId="494F34EA" w14:textId="77777777" w:rsidR="00AC05D3" w:rsidRDefault="00AC05D3" w:rsidP="001E20DA">
            <w:pPr>
              <w:spacing w:line="360" w:lineRule="auto"/>
              <w:jc w:val="center"/>
            </w:pPr>
            <w:r>
              <w:t>0.4 (0.11)</w:t>
            </w:r>
          </w:p>
        </w:tc>
      </w:tr>
      <w:tr w:rsidR="00AC05D3" w14:paraId="18889501" w14:textId="77777777" w:rsidTr="001E20DA">
        <w:tc>
          <w:tcPr>
            <w:tcW w:w="1980" w:type="dxa"/>
          </w:tcPr>
          <w:p w14:paraId="6CABAF17" w14:textId="77777777" w:rsidR="00AC05D3" w:rsidRDefault="00AC05D3" w:rsidP="001E20DA">
            <w:pPr>
              <w:spacing w:line="360" w:lineRule="auto"/>
            </w:pPr>
            <w:r>
              <w:t>Maximum Eos</w:t>
            </w:r>
          </w:p>
        </w:tc>
        <w:tc>
          <w:tcPr>
            <w:tcW w:w="1759" w:type="dxa"/>
          </w:tcPr>
          <w:p w14:paraId="1168E498" w14:textId="77777777" w:rsidR="00AC05D3" w:rsidRDefault="00AC05D3" w:rsidP="001E20DA">
            <w:pPr>
              <w:spacing w:line="360" w:lineRule="auto"/>
              <w:jc w:val="center"/>
            </w:pPr>
            <w:r>
              <w:t>0.2 (0.0)</w:t>
            </w:r>
          </w:p>
        </w:tc>
        <w:tc>
          <w:tcPr>
            <w:tcW w:w="1759" w:type="dxa"/>
          </w:tcPr>
          <w:p w14:paraId="0016499B" w14:textId="77777777" w:rsidR="00AC05D3" w:rsidRDefault="00AC05D3" w:rsidP="001E20DA">
            <w:pPr>
              <w:spacing w:line="360" w:lineRule="auto"/>
              <w:jc w:val="center"/>
            </w:pPr>
            <w:r>
              <w:t>0.4 (0.2)</w:t>
            </w:r>
          </w:p>
        </w:tc>
        <w:tc>
          <w:tcPr>
            <w:tcW w:w="1759" w:type="dxa"/>
          </w:tcPr>
          <w:p w14:paraId="72125D21" w14:textId="77777777" w:rsidR="00AC05D3" w:rsidRDefault="00AC05D3" w:rsidP="001E20DA">
            <w:pPr>
              <w:spacing w:line="360" w:lineRule="auto"/>
              <w:jc w:val="center"/>
            </w:pPr>
            <w:r>
              <w:t>0.7 (0.6)</w:t>
            </w:r>
          </w:p>
        </w:tc>
        <w:tc>
          <w:tcPr>
            <w:tcW w:w="1759" w:type="dxa"/>
          </w:tcPr>
          <w:p w14:paraId="458BA011" w14:textId="77777777" w:rsidR="00AC05D3" w:rsidRDefault="00AC05D3" w:rsidP="001E20DA">
            <w:pPr>
              <w:keepNext/>
              <w:spacing w:line="360" w:lineRule="auto"/>
              <w:jc w:val="center"/>
            </w:pPr>
            <w:r>
              <w:t>1.1 (0.9)</w:t>
            </w:r>
          </w:p>
        </w:tc>
      </w:tr>
    </w:tbl>
    <w:p w14:paraId="3F48074C" w14:textId="77777777" w:rsidR="00DD72C3" w:rsidRDefault="00DD72C3" w:rsidP="00DD72C3">
      <w:pPr>
        <w:pStyle w:val="Heading2"/>
      </w:pPr>
      <w:r>
        <w:lastRenderedPageBreak/>
        <w:t>FIGURE LEGENDS</w:t>
      </w:r>
    </w:p>
    <w:p w14:paraId="6F29A4D1" w14:textId="4BB01B97" w:rsidR="00DD72C3" w:rsidRDefault="00DD72C3" w:rsidP="00DD72C3">
      <w:pPr>
        <w:pStyle w:val="Heading2"/>
      </w:pPr>
    </w:p>
    <w:p w14:paraId="3E1F4A12" w14:textId="59F7E34E" w:rsidR="00700B80" w:rsidRDefault="00700B80" w:rsidP="00700B80">
      <w:pPr>
        <w:pStyle w:val="Caption"/>
      </w:pPr>
      <w:r w:rsidRPr="00DD72C3">
        <w:rPr>
          <w:b/>
        </w:rPr>
        <w:t xml:space="preserve">Figure </w:t>
      </w:r>
      <w:r>
        <w:rPr>
          <w:b/>
        </w:rPr>
        <w:t>1</w:t>
      </w:r>
      <w:r>
        <w:t xml:space="preserve">: </w:t>
      </w:r>
      <w:r w:rsidR="00BF139B">
        <w:t>Consort diagram of participants recruited to the study and included in this analysis.</w:t>
      </w:r>
    </w:p>
    <w:p w14:paraId="0F3409EA" w14:textId="5C9EDEB9" w:rsidR="00DD72C3" w:rsidRPr="00A43496" w:rsidRDefault="00DD72C3" w:rsidP="00DD72C3">
      <w:pPr>
        <w:pStyle w:val="Caption"/>
        <w:rPr>
          <w:rFonts w:cstheme="minorHAnsi"/>
          <w:color w:val="auto"/>
          <w:sz w:val="22"/>
          <w:szCs w:val="22"/>
        </w:rPr>
      </w:pPr>
      <w:r w:rsidRPr="00B73347">
        <w:rPr>
          <w:b/>
        </w:rPr>
        <w:t xml:space="preserve">Figure </w:t>
      </w:r>
      <w:r w:rsidR="00AC05D3">
        <w:rPr>
          <w:b/>
        </w:rPr>
        <w:t>2</w:t>
      </w:r>
      <w:r>
        <w:rPr>
          <w:b/>
          <w:noProof/>
        </w:rPr>
        <w:t>:</w:t>
      </w:r>
      <w:r>
        <w:t xml:space="preserve"> </w:t>
      </w:r>
      <w:r w:rsidRPr="00DD72C3">
        <w:rPr>
          <w:b/>
        </w:rPr>
        <w:t>A</w:t>
      </w:r>
      <w:r>
        <w:t>:</w:t>
      </w:r>
      <w:r w:rsidRPr="00B422BD">
        <w:t xml:space="preserve"> Boxplots comparing Total IgE and FeNO between “never eosinophilic</w:t>
      </w:r>
      <w:r>
        <w:t xml:space="preserve">” and </w:t>
      </w:r>
      <w:r w:rsidRPr="00B422BD">
        <w:t>“historically eosinophilic</w:t>
      </w:r>
      <w:r>
        <w:t>”</w:t>
      </w:r>
      <w:r w:rsidRPr="00B422BD">
        <w:t xml:space="preserve"> (</w:t>
      </w:r>
      <w:r>
        <w:t>at least one blood eosinophil count &gt;300</w:t>
      </w:r>
      <w:r w:rsidRPr="00E60137">
        <w:rPr>
          <w:rFonts w:cstheme="minorHAnsi"/>
        </w:rPr>
        <w:t xml:space="preserve"> </w:t>
      </w:r>
      <w:r w:rsidRPr="00442B3D">
        <w:rPr>
          <w:rFonts w:cstheme="minorHAnsi"/>
        </w:rPr>
        <w:t>cell</w:t>
      </w:r>
      <w:r>
        <w:rPr>
          <w:rFonts w:cstheme="minorHAnsi"/>
        </w:rPr>
        <w:t>s</w:t>
      </w:r>
      <w:r w:rsidRPr="00442B3D">
        <w:rPr>
          <w:rFonts w:cstheme="minorHAnsi"/>
        </w:rPr>
        <w:t xml:space="preserve">/µL </w:t>
      </w:r>
      <w:r w:rsidRPr="00B422BD">
        <w:t xml:space="preserve">but not currently)”. </w:t>
      </w:r>
      <w:r w:rsidRPr="00DD72C3">
        <w:rPr>
          <w:b/>
        </w:rPr>
        <w:t>B</w:t>
      </w:r>
      <w:r>
        <w:t>:</w:t>
      </w:r>
      <w:r w:rsidRPr="00B422BD">
        <w:t xml:space="preserve"> Receiver Operating </w:t>
      </w:r>
      <w:r w:rsidR="007F3CDA">
        <w:t xml:space="preserve">Characteristic </w:t>
      </w:r>
      <w:r w:rsidRPr="00B422BD">
        <w:t>Curve for Total IgE and FeNO in predicting “historically eosinophilic (but not currently)” from “never eosinophilic.</w:t>
      </w:r>
    </w:p>
    <w:p w14:paraId="683E5C71" w14:textId="55D33633" w:rsidR="00DD72C3" w:rsidRDefault="00DD72C3" w:rsidP="00DD72C3">
      <w:pPr>
        <w:pStyle w:val="Caption"/>
        <w:rPr>
          <w:rFonts w:cstheme="minorHAnsi"/>
          <w:b/>
          <w:color w:val="auto"/>
          <w:sz w:val="22"/>
          <w:szCs w:val="22"/>
        </w:rPr>
      </w:pPr>
      <w:bookmarkStart w:id="7" w:name="OLE_LINK3"/>
      <w:r w:rsidRPr="00DC192C">
        <w:rPr>
          <w:b/>
        </w:rPr>
        <w:t xml:space="preserve">Figure </w:t>
      </w:r>
      <w:r w:rsidR="00AC05D3">
        <w:rPr>
          <w:b/>
        </w:rPr>
        <w:t>3</w:t>
      </w:r>
      <w:r>
        <w:rPr>
          <w:b/>
          <w:noProof/>
        </w:rPr>
        <w:t>:</w:t>
      </w:r>
      <w:r>
        <w:rPr>
          <w:noProof/>
        </w:rPr>
        <w:t xml:space="preserve"> Post bronchodilator Spirometry differences between groups of patients defined by frequency of blood eosinophilia. * p&lt;0.05, ** p&lt;0.01</w:t>
      </w:r>
    </w:p>
    <w:bookmarkEnd w:id="7"/>
    <w:p w14:paraId="7624896C" w14:textId="7959BD78" w:rsidR="00DD72C3" w:rsidRDefault="00DD72C3" w:rsidP="00DD72C3">
      <w:pPr>
        <w:pStyle w:val="Caption"/>
        <w:rPr>
          <w:noProof/>
        </w:rPr>
      </w:pPr>
      <w:r w:rsidRPr="00DC192C">
        <w:rPr>
          <w:b/>
        </w:rPr>
        <w:t xml:space="preserve">Figure </w:t>
      </w:r>
      <w:r w:rsidR="00AC05D3">
        <w:rPr>
          <w:b/>
        </w:rPr>
        <w:t>4</w:t>
      </w:r>
      <w:r>
        <w:rPr>
          <w:b/>
        </w:rPr>
        <w:t xml:space="preserve">: A </w:t>
      </w:r>
      <w:r>
        <w:t xml:space="preserve">Differences in Percentage of Sputum Eosinophils in Cell Differential Count of Induced Sputum in Patients </w:t>
      </w:r>
      <w:r>
        <w:rPr>
          <w:noProof/>
        </w:rPr>
        <w:t xml:space="preserve">between groups of patients defined by frequency of blood eosinophilia. Between group differences assessed by Kruskall Wallis with pairwise comparisons against never eosinophilic groups by Dunn’s correction for multiple comparisons * p&lt;0.05. </w:t>
      </w:r>
      <w:r>
        <w:rPr>
          <w:b/>
          <w:noProof/>
        </w:rPr>
        <w:t>B</w:t>
      </w:r>
      <w:r>
        <w:rPr>
          <w:noProof/>
        </w:rPr>
        <w:t xml:space="preserve"> Proportion of patients with a sputum eosinophilia (</w:t>
      </w:r>
      <w:r w:rsidRPr="002B391B">
        <w:rPr>
          <w:noProof/>
          <w:u w:val="single"/>
        </w:rPr>
        <w:t>&gt;</w:t>
      </w:r>
      <w:r>
        <w:rPr>
          <w:noProof/>
        </w:rPr>
        <w:t xml:space="preserve">2%) according to demonstration of blood eosinophila at cross section or retrospectively. </w:t>
      </w:r>
    </w:p>
    <w:p w14:paraId="6103C137" w14:textId="77777777" w:rsidR="00A449B4" w:rsidRDefault="00A449B4">
      <w:pPr>
        <w:rPr>
          <w:rFonts w:asciiTheme="majorHAnsi" w:eastAsiaTheme="majorEastAsia" w:hAnsiTheme="majorHAnsi" w:cstheme="majorBidi"/>
          <w:color w:val="2E74B5" w:themeColor="accent1" w:themeShade="BF"/>
          <w:sz w:val="26"/>
          <w:szCs w:val="26"/>
        </w:rPr>
      </w:pPr>
      <w:r>
        <w:br w:type="page"/>
      </w:r>
    </w:p>
    <w:p w14:paraId="488D396D" w14:textId="77777777" w:rsidR="00A449B4" w:rsidRDefault="00A449B4" w:rsidP="00DD72C3">
      <w:pPr>
        <w:pStyle w:val="Heading2"/>
      </w:pPr>
      <w:r>
        <w:rPr>
          <w:noProof/>
        </w:rPr>
        <w:lastRenderedPageBreak/>
        <w:drawing>
          <wp:inline distT="0" distB="0" distL="0" distR="0" wp14:anchorId="11952CFD" wp14:editId="4709C96B">
            <wp:extent cx="5731510" cy="35782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78225"/>
                    </a:xfrm>
                    <a:prstGeom prst="rect">
                      <a:avLst/>
                    </a:prstGeom>
                    <a:noFill/>
                    <a:ln>
                      <a:noFill/>
                    </a:ln>
                  </pic:spPr>
                </pic:pic>
              </a:graphicData>
            </a:graphic>
          </wp:inline>
        </w:drawing>
      </w:r>
    </w:p>
    <w:p w14:paraId="72591D95" w14:textId="77777777" w:rsidR="00776B7D" w:rsidRDefault="00776B7D" w:rsidP="00DD72C3">
      <w:pPr>
        <w:pStyle w:val="Heading2"/>
      </w:pPr>
      <w:r>
        <w:t>Figure 1</w:t>
      </w:r>
    </w:p>
    <w:p w14:paraId="79EE39D3" w14:textId="77777777" w:rsidR="00776B7D" w:rsidRDefault="00776B7D">
      <w:pPr>
        <w:rPr>
          <w:rFonts w:asciiTheme="majorHAnsi" w:eastAsiaTheme="majorEastAsia" w:hAnsiTheme="majorHAnsi" w:cstheme="majorBidi"/>
          <w:color w:val="2E74B5" w:themeColor="accent1" w:themeShade="BF"/>
          <w:sz w:val="26"/>
          <w:szCs w:val="26"/>
        </w:rPr>
      </w:pPr>
      <w:r>
        <w:br w:type="page"/>
      </w:r>
    </w:p>
    <w:p w14:paraId="186F1495" w14:textId="77777777" w:rsidR="00776B7D" w:rsidRDefault="00776B7D" w:rsidP="00DD72C3">
      <w:pPr>
        <w:pStyle w:val="Heading2"/>
      </w:pPr>
      <w:r>
        <w:rPr>
          <w:noProof/>
        </w:rPr>
        <w:lastRenderedPageBreak/>
        <w:drawing>
          <wp:inline distT="0" distB="0" distL="0" distR="0" wp14:anchorId="46A10EF8" wp14:editId="57B85B5B">
            <wp:extent cx="5731510" cy="688848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6888480"/>
                    </a:xfrm>
                    <a:prstGeom prst="rect">
                      <a:avLst/>
                    </a:prstGeom>
                    <a:noFill/>
                    <a:ln>
                      <a:noFill/>
                    </a:ln>
                  </pic:spPr>
                </pic:pic>
              </a:graphicData>
            </a:graphic>
          </wp:inline>
        </w:drawing>
      </w:r>
    </w:p>
    <w:p w14:paraId="5C259B35" w14:textId="77777777" w:rsidR="00776B7D" w:rsidRDefault="00776B7D" w:rsidP="00DD72C3">
      <w:pPr>
        <w:pStyle w:val="Heading2"/>
      </w:pPr>
      <w:r>
        <w:t>Figure 2</w:t>
      </w:r>
    </w:p>
    <w:p w14:paraId="4A2BB717" w14:textId="77777777" w:rsidR="00776B7D" w:rsidRDefault="00776B7D">
      <w:pPr>
        <w:rPr>
          <w:rFonts w:asciiTheme="majorHAnsi" w:eastAsiaTheme="majorEastAsia" w:hAnsiTheme="majorHAnsi" w:cstheme="majorBidi"/>
          <w:color w:val="2E74B5" w:themeColor="accent1" w:themeShade="BF"/>
          <w:sz w:val="26"/>
          <w:szCs w:val="26"/>
        </w:rPr>
      </w:pPr>
      <w:r>
        <w:br w:type="page"/>
      </w:r>
    </w:p>
    <w:p w14:paraId="330E3696" w14:textId="77777777" w:rsidR="00812E07" w:rsidRDefault="00812E07" w:rsidP="00DD72C3">
      <w:pPr>
        <w:pStyle w:val="Heading2"/>
      </w:pPr>
      <w:r>
        <w:rPr>
          <w:noProof/>
        </w:rPr>
        <w:lastRenderedPageBreak/>
        <w:drawing>
          <wp:inline distT="0" distB="0" distL="0" distR="0" wp14:anchorId="75A2AF31" wp14:editId="420150D0">
            <wp:extent cx="5731510" cy="25317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531745"/>
                    </a:xfrm>
                    <a:prstGeom prst="rect">
                      <a:avLst/>
                    </a:prstGeom>
                    <a:noFill/>
                    <a:ln>
                      <a:noFill/>
                    </a:ln>
                  </pic:spPr>
                </pic:pic>
              </a:graphicData>
            </a:graphic>
          </wp:inline>
        </w:drawing>
      </w:r>
    </w:p>
    <w:p w14:paraId="1B6F7774" w14:textId="77777777" w:rsidR="00812E07" w:rsidRDefault="00812E07" w:rsidP="00DD72C3">
      <w:pPr>
        <w:pStyle w:val="Heading2"/>
      </w:pPr>
      <w:r>
        <w:t>Figure 3</w:t>
      </w:r>
    </w:p>
    <w:p w14:paraId="03E54060" w14:textId="77777777" w:rsidR="00812E07" w:rsidRDefault="00812E07" w:rsidP="00DD72C3">
      <w:pPr>
        <w:pStyle w:val="Heading2"/>
      </w:pPr>
    </w:p>
    <w:p w14:paraId="69A20441" w14:textId="77777777" w:rsidR="00812E07" w:rsidRDefault="00812E07" w:rsidP="00DD72C3">
      <w:pPr>
        <w:pStyle w:val="Heading2"/>
      </w:pPr>
    </w:p>
    <w:p w14:paraId="463D6354" w14:textId="77777777" w:rsidR="00812E07" w:rsidRDefault="00812E07" w:rsidP="00DD72C3">
      <w:pPr>
        <w:pStyle w:val="Heading2"/>
      </w:pPr>
    </w:p>
    <w:p w14:paraId="359883AA" w14:textId="77777777" w:rsidR="006A54AE" w:rsidRDefault="006A54AE" w:rsidP="00DD72C3">
      <w:pPr>
        <w:pStyle w:val="Heading2"/>
      </w:pPr>
      <w:r>
        <w:rPr>
          <w:noProof/>
        </w:rPr>
        <w:drawing>
          <wp:inline distT="0" distB="0" distL="0" distR="0" wp14:anchorId="52B6E9D2" wp14:editId="7D650B45">
            <wp:extent cx="5731510" cy="46221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622165"/>
                    </a:xfrm>
                    <a:prstGeom prst="rect">
                      <a:avLst/>
                    </a:prstGeom>
                    <a:noFill/>
                    <a:ln>
                      <a:noFill/>
                    </a:ln>
                  </pic:spPr>
                </pic:pic>
              </a:graphicData>
            </a:graphic>
          </wp:inline>
        </w:drawing>
      </w:r>
    </w:p>
    <w:p w14:paraId="3065C6EB" w14:textId="7644CBDF" w:rsidR="003933D7" w:rsidRPr="003933D7" w:rsidRDefault="006A54AE" w:rsidP="00DD72C3">
      <w:pPr>
        <w:pStyle w:val="Heading2"/>
      </w:pPr>
      <w:r>
        <w:t>Figure 4</w:t>
      </w:r>
      <w:r w:rsidR="003933D7">
        <w:br w:type="page"/>
      </w:r>
    </w:p>
    <w:p w14:paraId="03866863" w14:textId="43F0612C" w:rsidR="00BD4E9F" w:rsidRDefault="00BD4E9F" w:rsidP="00BD4E9F">
      <w:pPr>
        <w:pStyle w:val="Heading1"/>
      </w:pPr>
      <w:r>
        <w:lastRenderedPageBreak/>
        <w:t>REFERENCES</w:t>
      </w:r>
    </w:p>
    <w:p w14:paraId="77CCAA2D" w14:textId="77777777" w:rsidR="00DD72C3" w:rsidRPr="00DD72C3" w:rsidRDefault="00DD72C3" w:rsidP="00DD72C3"/>
    <w:p w14:paraId="7AFD79EB" w14:textId="77777777" w:rsidR="00486549" w:rsidRPr="00486549" w:rsidRDefault="001B12AB" w:rsidP="00486549">
      <w:pPr>
        <w:pStyle w:val="EndNoteBibliography"/>
        <w:spacing w:after="0"/>
        <w:ind w:left="720" w:hanging="720"/>
      </w:pPr>
      <w:r>
        <w:fldChar w:fldCharType="begin"/>
      </w:r>
      <w:r>
        <w:instrText xml:space="preserve"> ADDIN EN.REFLIST </w:instrText>
      </w:r>
      <w:r>
        <w:fldChar w:fldCharType="separate"/>
      </w:r>
      <w:r w:rsidR="00486549" w:rsidRPr="00486549">
        <w:t>1.</w:t>
      </w:r>
      <w:r w:rsidR="00486549" w:rsidRPr="00486549">
        <w:tab/>
        <w:t xml:space="preserve">George L, Brightling CE. Eosinophilic airway inflammation: role in asthma and chronic obstructive pulmonary disease. </w:t>
      </w:r>
      <w:r w:rsidR="00486549" w:rsidRPr="00486549">
        <w:rPr>
          <w:i/>
        </w:rPr>
        <w:t xml:space="preserve">Ther Adv Chronic Dis. </w:t>
      </w:r>
      <w:r w:rsidR="00486549" w:rsidRPr="00486549">
        <w:t>2016;7(1):34-51.</w:t>
      </w:r>
    </w:p>
    <w:p w14:paraId="39FD265A" w14:textId="77777777" w:rsidR="00486549" w:rsidRPr="00486549" w:rsidRDefault="00486549" w:rsidP="00486549">
      <w:pPr>
        <w:pStyle w:val="EndNoteBibliography"/>
        <w:spacing w:after="0"/>
        <w:ind w:left="720" w:hanging="720"/>
      </w:pPr>
      <w:r w:rsidRPr="00486549">
        <w:t>2.</w:t>
      </w:r>
      <w:r w:rsidRPr="00486549">
        <w:tab/>
        <w:t xml:space="preserve">Green RH, Brightling CE, McKenna S, et al. Asthma exacerbations and sputum eosinophil counts: a randomised controlled trial. </w:t>
      </w:r>
      <w:r w:rsidRPr="00486549">
        <w:rPr>
          <w:i/>
        </w:rPr>
        <w:t xml:space="preserve">Lancet. </w:t>
      </w:r>
      <w:r w:rsidRPr="00486549">
        <w:t>2002;360(9347):1715-1721.</w:t>
      </w:r>
    </w:p>
    <w:p w14:paraId="23642C26" w14:textId="77777777" w:rsidR="00486549" w:rsidRPr="00486549" w:rsidRDefault="00486549" w:rsidP="00486549">
      <w:pPr>
        <w:pStyle w:val="EndNoteBibliography"/>
        <w:spacing w:after="0"/>
        <w:ind w:left="720" w:hanging="720"/>
      </w:pPr>
      <w:r w:rsidRPr="00486549">
        <w:t>3.</w:t>
      </w:r>
      <w:r w:rsidRPr="00486549">
        <w:tab/>
        <w:t xml:space="preserve">Davies AR, Hancox RJ. Induced sputum in asthma: diagnostic and therapeutic implications. </w:t>
      </w:r>
      <w:r w:rsidRPr="00486549">
        <w:rPr>
          <w:i/>
        </w:rPr>
        <w:t xml:space="preserve">Curr Opin Pulm Med. </w:t>
      </w:r>
      <w:r w:rsidRPr="00486549">
        <w:t>2013;19(1):60-65.</w:t>
      </w:r>
    </w:p>
    <w:p w14:paraId="74D2AB3C" w14:textId="77777777" w:rsidR="00486549" w:rsidRPr="00486549" w:rsidRDefault="00486549" w:rsidP="00486549">
      <w:pPr>
        <w:pStyle w:val="EndNoteBibliography"/>
        <w:spacing w:after="0"/>
        <w:ind w:left="720" w:hanging="720"/>
      </w:pPr>
      <w:r w:rsidRPr="00486549">
        <w:t>4.</w:t>
      </w:r>
      <w:r w:rsidRPr="00486549">
        <w:tab/>
        <w:t xml:space="preserve">Wagener AH, de Nijs SB, Lutter R, et al. External validation of blood eosinophils, FE(NO) and serum periostin as surrogates for sputum eosinophils in asthma. </w:t>
      </w:r>
      <w:r w:rsidRPr="00486549">
        <w:rPr>
          <w:i/>
        </w:rPr>
        <w:t xml:space="preserve">Thorax. </w:t>
      </w:r>
      <w:r w:rsidRPr="00486549">
        <w:t>2015;70(2):115-120.</w:t>
      </w:r>
    </w:p>
    <w:p w14:paraId="1E2F34E1" w14:textId="77777777" w:rsidR="00486549" w:rsidRPr="00486549" w:rsidRDefault="00486549" w:rsidP="00486549">
      <w:pPr>
        <w:pStyle w:val="EndNoteBibliography"/>
        <w:spacing w:after="0"/>
        <w:ind w:left="720" w:hanging="720"/>
      </w:pPr>
      <w:r w:rsidRPr="00486549">
        <w:t>5.</w:t>
      </w:r>
      <w:r w:rsidRPr="00486549">
        <w:tab/>
        <w:t xml:space="preserve">Zhang XY, Simpson JL, Powell H, et al. Full blood count parameters for the detection of asthma inflammatory phenotypes. </w:t>
      </w:r>
      <w:r w:rsidRPr="00486549">
        <w:rPr>
          <w:i/>
        </w:rPr>
        <w:t xml:space="preserve">Clinical and experimental allergy : journal of the British Society for Allergy and Clinical Immunology. </w:t>
      </w:r>
      <w:r w:rsidRPr="00486549">
        <w:t>2014;44(9):1137-1145.</w:t>
      </w:r>
    </w:p>
    <w:p w14:paraId="17F6CC18" w14:textId="77777777" w:rsidR="00486549" w:rsidRPr="00486549" w:rsidRDefault="00486549" w:rsidP="00486549">
      <w:pPr>
        <w:pStyle w:val="EndNoteBibliography"/>
        <w:spacing w:after="0"/>
        <w:ind w:left="720" w:hanging="720"/>
      </w:pPr>
      <w:r w:rsidRPr="00486549">
        <w:t>6.</w:t>
      </w:r>
      <w:r w:rsidRPr="00486549">
        <w:tab/>
        <w:t xml:space="preserve">Price DB, Rigazio A, Campbell JD, et al. Blood eosinophil count and prospective annual asthma disease burden: a UK cohort study. </w:t>
      </w:r>
      <w:r w:rsidRPr="00486549">
        <w:rPr>
          <w:i/>
        </w:rPr>
        <w:t xml:space="preserve">Lancet Respir Med. </w:t>
      </w:r>
      <w:r w:rsidRPr="00486549">
        <w:t>2015;3(11):849-858.</w:t>
      </w:r>
    </w:p>
    <w:p w14:paraId="13EF403F" w14:textId="77777777" w:rsidR="00486549" w:rsidRPr="00486549" w:rsidRDefault="00486549" w:rsidP="00486549">
      <w:pPr>
        <w:pStyle w:val="EndNoteBibliography"/>
        <w:spacing w:after="0"/>
        <w:ind w:left="720" w:hanging="720"/>
      </w:pPr>
      <w:r w:rsidRPr="00486549">
        <w:t>7.</w:t>
      </w:r>
      <w:r w:rsidRPr="00486549">
        <w:tab/>
        <w:t xml:space="preserve">Hancox RJ, Pavord ID, Sears MR. Associations between blood eosinophils and decline in lung function among adults with and without asthma. </w:t>
      </w:r>
      <w:r w:rsidRPr="00486549">
        <w:rPr>
          <w:i/>
        </w:rPr>
        <w:t xml:space="preserve">The European respiratory journal. </w:t>
      </w:r>
      <w:r w:rsidRPr="00486549">
        <w:t>2018;51(4).</w:t>
      </w:r>
    </w:p>
    <w:p w14:paraId="59927694" w14:textId="77777777" w:rsidR="00486549" w:rsidRPr="00486549" w:rsidRDefault="00486549" w:rsidP="00486549">
      <w:pPr>
        <w:pStyle w:val="EndNoteBibliography"/>
        <w:spacing w:after="0"/>
        <w:ind w:left="720" w:hanging="720"/>
      </w:pPr>
      <w:r w:rsidRPr="00486549">
        <w:t>8.</w:t>
      </w:r>
      <w:r w:rsidRPr="00486549">
        <w:tab/>
        <w:t xml:space="preserve">Tran TN, Khatry DB, Ke X, Ward CK, Gossage D. High blood eosinophil count is associated with more frequent asthma attacks in asthma patients. </w:t>
      </w:r>
      <w:r w:rsidRPr="00486549">
        <w:rPr>
          <w:i/>
        </w:rPr>
        <w:t xml:space="preserve">Annals of allergy, asthma &amp; immunology : official publication of the American College of Allergy, Asthma, &amp; Immunology. </w:t>
      </w:r>
      <w:r w:rsidRPr="00486549">
        <w:t>2014;113(1):19-24.</w:t>
      </w:r>
    </w:p>
    <w:p w14:paraId="28914228" w14:textId="77777777" w:rsidR="00486549" w:rsidRPr="00486549" w:rsidRDefault="00486549" w:rsidP="00486549">
      <w:pPr>
        <w:pStyle w:val="EndNoteBibliography"/>
        <w:spacing w:after="0"/>
        <w:ind w:left="720" w:hanging="720"/>
      </w:pPr>
      <w:r w:rsidRPr="00486549">
        <w:t>9.</w:t>
      </w:r>
      <w:r w:rsidRPr="00486549">
        <w:tab/>
        <w:t xml:space="preserve">Vedel-Krogh S, Fallgaard Nielsen S, Lange P, Vestbo J, Nordestgaard BG. Association of Blood Eosinophil and Blood Neutrophil Counts with Asthma Exacerbations in the Copenhagen General Population Study. </w:t>
      </w:r>
      <w:r w:rsidRPr="00486549">
        <w:rPr>
          <w:i/>
        </w:rPr>
        <w:t xml:space="preserve">Clin Chem. </w:t>
      </w:r>
      <w:r w:rsidRPr="00486549">
        <w:t>2017;63(4):823-832.</w:t>
      </w:r>
    </w:p>
    <w:p w14:paraId="4EFA787B" w14:textId="77777777" w:rsidR="00486549" w:rsidRPr="00486549" w:rsidRDefault="00486549" w:rsidP="00486549">
      <w:pPr>
        <w:pStyle w:val="EndNoteBibliography"/>
        <w:spacing w:after="0"/>
        <w:ind w:left="720" w:hanging="720"/>
      </w:pPr>
      <w:r w:rsidRPr="00486549">
        <w:t>10.</w:t>
      </w:r>
      <w:r w:rsidRPr="00486549">
        <w:tab/>
        <w:t xml:space="preserve">Ortega HG, Liu MC, Pavord ID, et al. Mepolizumab treatment in patients with severe eosinophilic asthma. </w:t>
      </w:r>
      <w:r w:rsidRPr="00486549">
        <w:rPr>
          <w:i/>
        </w:rPr>
        <w:t xml:space="preserve">The New England journal of medicine. </w:t>
      </w:r>
      <w:r w:rsidRPr="00486549">
        <w:t>2014;371(13):1198-1207.</w:t>
      </w:r>
    </w:p>
    <w:p w14:paraId="37E1D346" w14:textId="77777777" w:rsidR="00486549" w:rsidRPr="00486549" w:rsidRDefault="00486549" w:rsidP="00486549">
      <w:pPr>
        <w:pStyle w:val="EndNoteBibliography"/>
        <w:spacing w:after="0"/>
        <w:ind w:left="720" w:hanging="720"/>
      </w:pPr>
      <w:r w:rsidRPr="00486549">
        <w:t>11.</w:t>
      </w:r>
      <w:r w:rsidRPr="00486549">
        <w:tab/>
        <w:t xml:space="preserve">Chupp GL, Bradford ES, Albers FC, et al. Efficacy of mepolizumab add-on therapy on health-related quality of life and markers of asthma control in severe eosinophilic asthma (MUSCA): a randomised, double-blind, placebo-controlled, parallel-group, multicentre, phase 3b trial. </w:t>
      </w:r>
      <w:r w:rsidRPr="00486549">
        <w:rPr>
          <w:i/>
        </w:rPr>
        <w:t xml:space="preserve">Lancet Respir Med. </w:t>
      </w:r>
      <w:r w:rsidRPr="00486549">
        <w:t>2017;5(5):390-400.</w:t>
      </w:r>
    </w:p>
    <w:p w14:paraId="48BED660" w14:textId="77777777" w:rsidR="00486549" w:rsidRPr="00486549" w:rsidRDefault="00486549" w:rsidP="00486549">
      <w:pPr>
        <w:pStyle w:val="EndNoteBibliography"/>
        <w:spacing w:after="0"/>
        <w:ind w:left="720" w:hanging="720"/>
      </w:pPr>
      <w:r w:rsidRPr="00486549">
        <w:t>12.</w:t>
      </w:r>
      <w:r w:rsidRPr="00486549">
        <w:tab/>
        <w:t xml:space="preserve">FitzGerald JM, Bleecker ER, Nair P, et al. Benralizumab, an anti-interleukin-5 receptor alpha monoclonal antibody, as add-on treatment for patients with severe, uncontrolled, eosinophilic asthma (CALIMA): a randomised, double-blind, placebo-controlled phase 3 trial. </w:t>
      </w:r>
      <w:r w:rsidRPr="00486549">
        <w:rPr>
          <w:i/>
        </w:rPr>
        <w:t xml:space="preserve">Lancet. </w:t>
      </w:r>
      <w:r w:rsidRPr="00486549">
        <w:t>2016;388(10056):2128-2141.</w:t>
      </w:r>
    </w:p>
    <w:p w14:paraId="646DAC8D" w14:textId="77777777" w:rsidR="00486549" w:rsidRPr="00486549" w:rsidRDefault="00486549" w:rsidP="00486549">
      <w:pPr>
        <w:pStyle w:val="EndNoteBibliography"/>
        <w:spacing w:after="0"/>
        <w:ind w:left="720" w:hanging="720"/>
      </w:pPr>
      <w:r w:rsidRPr="00486549">
        <w:t>13.</w:t>
      </w:r>
      <w:r w:rsidRPr="00486549">
        <w:tab/>
        <w:t xml:space="preserve">Bleecker ER, FitzGerald JM, Chanez P, et al. Efficacy and safety of benralizumab for patients with severe asthma uncontrolled with high-dosage inhaled corticosteroids and long-acting beta2-agonists (SIROCCO): a randomised, multicentre, placebo-controlled phase 3 trial. </w:t>
      </w:r>
      <w:r w:rsidRPr="00486549">
        <w:rPr>
          <w:i/>
        </w:rPr>
        <w:t xml:space="preserve">Lancet. </w:t>
      </w:r>
      <w:r w:rsidRPr="00486549">
        <w:t>2016;388(10056):2115-2127.</w:t>
      </w:r>
    </w:p>
    <w:p w14:paraId="62B90250" w14:textId="77777777" w:rsidR="00486549" w:rsidRPr="00486549" w:rsidRDefault="00486549" w:rsidP="00486549">
      <w:pPr>
        <w:pStyle w:val="EndNoteBibliography"/>
        <w:spacing w:after="0"/>
        <w:ind w:left="720" w:hanging="720"/>
      </w:pPr>
      <w:r w:rsidRPr="00486549">
        <w:t>14.</w:t>
      </w:r>
      <w:r w:rsidRPr="00486549">
        <w:tab/>
        <w:t xml:space="preserve">Graff S, Demarche S, Henket M, Paulus V, Louis R, Schleich F. Increase in blood eosinophils during follow-up is associated with lung function decline in adult asthma. </w:t>
      </w:r>
      <w:r w:rsidRPr="00486549">
        <w:rPr>
          <w:i/>
        </w:rPr>
        <w:t xml:space="preserve">Respir Med. </w:t>
      </w:r>
      <w:r w:rsidRPr="00486549">
        <w:t>2019;152:60-66.</w:t>
      </w:r>
    </w:p>
    <w:p w14:paraId="3C1D0F6D" w14:textId="77777777" w:rsidR="00486549" w:rsidRPr="00486549" w:rsidRDefault="00486549" w:rsidP="00486549">
      <w:pPr>
        <w:pStyle w:val="EndNoteBibliography"/>
        <w:spacing w:after="0"/>
        <w:ind w:left="720" w:hanging="720"/>
      </w:pPr>
      <w:r w:rsidRPr="00486549">
        <w:t>15.</w:t>
      </w:r>
      <w:r w:rsidRPr="00486549">
        <w:tab/>
        <w:t xml:space="preserve">McGrath KW, Icitovic N, Boushey HA, et al. A large subgroup of mild-to-moderate asthma is persistently noneosinophilic. </w:t>
      </w:r>
      <w:r w:rsidRPr="00486549">
        <w:rPr>
          <w:i/>
        </w:rPr>
        <w:t xml:space="preserve">Am J Respir Crit Care Med. </w:t>
      </w:r>
      <w:r w:rsidRPr="00486549">
        <w:t>2012;185(6):612-619.</w:t>
      </w:r>
    </w:p>
    <w:p w14:paraId="00011F4F" w14:textId="77777777" w:rsidR="00486549" w:rsidRPr="00486549" w:rsidRDefault="00486549" w:rsidP="00486549">
      <w:pPr>
        <w:pStyle w:val="EndNoteBibliography"/>
        <w:spacing w:after="0"/>
        <w:ind w:left="720" w:hanging="720"/>
      </w:pPr>
      <w:r w:rsidRPr="00486549">
        <w:t>16.</w:t>
      </w:r>
      <w:r w:rsidRPr="00486549">
        <w:tab/>
        <w:t xml:space="preserve">Newby C, Agbetile J, Hargadon B, et al. Lung function decline and variable airway inflammatory pattern: longitudinal analysis of severe asthma. </w:t>
      </w:r>
      <w:r w:rsidRPr="00486549">
        <w:rPr>
          <w:i/>
        </w:rPr>
        <w:t xml:space="preserve">The Journal of allergy and clinical immunology. </w:t>
      </w:r>
      <w:r w:rsidRPr="00486549">
        <w:t>2014;134(2):287-294.</w:t>
      </w:r>
    </w:p>
    <w:p w14:paraId="00E31984" w14:textId="77777777" w:rsidR="00486549" w:rsidRPr="00486549" w:rsidRDefault="00486549" w:rsidP="00486549">
      <w:pPr>
        <w:pStyle w:val="EndNoteBibliography"/>
        <w:spacing w:after="0"/>
        <w:ind w:left="720" w:hanging="720"/>
      </w:pPr>
      <w:r w:rsidRPr="00486549">
        <w:lastRenderedPageBreak/>
        <w:t>17.</w:t>
      </w:r>
      <w:r w:rsidRPr="00486549">
        <w:tab/>
        <w:t xml:space="preserve">Rakowski E, Zhao S, Liu M, et al. Variability of blood eosinophils in patients in a clinic for severe asthma. </w:t>
      </w:r>
      <w:r w:rsidRPr="00486549">
        <w:rPr>
          <w:i/>
        </w:rPr>
        <w:t xml:space="preserve">Clinical and experimental allergy : journal of the British Society for Allergy and Clinical Immunology. </w:t>
      </w:r>
      <w:r w:rsidRPr="00486549">
        <w:t>2019;49(2):163-170.</w:t>
      </w:r>
    </w:p>
    <w:p w14:paraId="3A515B2A" w14:textId="77777777" w:rsidR="00486549" w:rsidRPr="00486549" w:rsidRDefault="00486549" w:rsidP="00486549">
      <w:pPr>
        <w:pStyle w:val="EndNoteBibliography"/>
        <w:spacing w:after="0"/>
        <w:ind w:left="720" w:hanging="720"/>
      </w:pPr>
      <w:r w:rsidRPr="00486549">
        <w:t>18.</w:t>
      </w:r>
      <w:r w:rsidRPr="00486549">
        <w:tab/>
        <w:t xml:space="preserve">Coumou H, Westerhof GA, de Nijs SB, Amelink M, Bel EH. Diagnosing persistent blood eosinophilia in asthma with single blood eosinophil or exhaled nitric oxide level. </w:t>
      </w:r>
      <w:r w:rsidRPr="00486549">
        <w:rPr>
          <w:i/>
        </w:rPr>
        <w:t xml:space="preserve">Respir Med. </w:t>
      </w:r>
      <w:r w:rsidRPr="00486549">
        <w:t>2018;141:81-86.</w:t>
      </w:r>
    </w:p>
    <w:p w14:paraId="7BB13538" w14:textId="77777777" w:rsidR="00486549" w:rsidRPr="00486549" w:rsidRDefault="00486549" w:rsidP="00486549">
      <w:pPr>
        <w:pStyle w:val="EndNoteBibliography"/>
        <w:spacing w:after="0"/>
        <w:ind w:left="720" w:hanging="720"/>
      </w:pPr>
      <w:r w:rsidRPr="00486549">
        <w:t>19.</w:t>
      </w:r>
      <w:r w:rsidRPr="00486549">
        <w:tab/>
        <w:t xml:space="preserve">Mathur SK, Fichtinger PS, Evans MD, Schwantes EA, Jarjour NN. Variability of blood eosinophil count as an asthma biomarker. </w:t>
      </w:r>
      <w:r w:rsidRPr="00486549">
        <w:rPr>
          <w:i/>
        </w:rPr>
        <w:t xml:space="preserve">Annals of allergy, asthma &amp; immunology : official publication of the American College of Allergy, Asthma, &amp; Immunology. </w:t>
      </w:r>
      <w:r w:rsidRPr="00486549">
        <w:t>2016;117(5):551-553.</w:t>
      </w:r>
    </w:p>
    <w:p w14:paraId="1DE5A7E2" w14:textId="77777777" w:rsidR="00486549" w:rsidRPr="00486549" w:rsidRDefault="00486549" w:rsidP="00486549">
      <w:pPr>
        <w:pStyle w:val="EndNoteBibliography"/>
        <w:spacing w:after="0"/>
        <w:ind w:left="720" w:hanging="720"/>
      </w:pPr>
      <w:r w:rsidRPr="00486549">
        <w:t>20.</w:t>
      </w:r>
      <w:r w:rsidRPr="00486549">
        <w:tab/>
        <w:t xml:space="preserve">Kostikas K, Brindicci C, Patalano F. Blood Eosinophils as Biomarkers to Drive Treatment Choices in Asthma and COPD. </w:t>
      </w:r>
      <w:r w:rsidRPr="00486549">
        <w:rPr>
          <w:i/>
        </w:rPr>
        <w:t xml:space="preserve">Curr Drug Targets. </w:t>
      </w:r>
      <w:r w:rsidRPr="00486549">
        <w:t>2018;19(16):1882-1896.</w:t>
      </w:r>
    </w:p>
    <w:p w14:paraId="58937030" w14:textId="77777777" w:rsidR="00486549" w:rsidRPr="00486549" w:rsidRDefault="00486549" w:rsidP="00486549">
      <w:pPr>
        <w:pStyle w:val="EndNoteBibliography"/>
        <w:spacing w:after="0"/>
        <w:ind w:left="720" w:hanging="720"/>
      </w:pPr>
      <w:r w:rsidRPr="00486549">
        <w:t>21.</w:t>
      </w:r>
      <w:r w:rsidRPr="00486549">
        <w:tab/>
        <w:t xml:space="preserve">Miyakis S, Karamanof G, Liontos M, Mountokalakis TD. Factors contributing to inappropriate ordering of tests in an academic medical department and the effect of an educational feedback strategy. </w:t>
      </w:r>
      <w:r w:rsidRPr="00486549">
        <w:rPr>
          <w:i/>
        </w:rPr>
        <w:t xml:space="preserve">Postgrad Med J. </w:t>
      </w:r>
      <w:r w:rsidRPr="00486549">
        <w:t>2006;82(974):823-829.</w:t>
      </w:r>
    </w:p>
    <w:p w14:paraId="58413120" w14:textId="77777777" w:rsidR="00486549" w:rsidRPr="00486549" w:rsidRDefault="00486549" w:rsidP="00486549">
      <w:pPr>
        <w:pStyle w:val="EndNoteBibliography"/>
        <w:spacing w:after="0"/>
        <w:ind w:left="720" w:hanging="720"/>
      </w:pPr>
      <w:r w:rsidRPr="00486549">
        <w:t>22.</w:t>
      </w:r>
      <w:r w:rsidRPr="00486549">
        <w:tab/>
        <w:t xml:space="preserve">Osei-Bimpong A, McLean R, Bhonda E, Lewis SM. The use of the white cell count and haemoglobin in combination as an effective screen to predict the normality of the full blood count. </w:t>
      </w:r>
      <w:r w:rsidRPr="00486549">
        <w:rPr>
          <w:i/>
        </w:rPr>
        <w:t xml:space="preserve">Int J Lab Hematol. </w:t>
      </w:r>
      <w:r w:rsidRPr="00486549">
        <w:t>2012;34(1):91-97.</w:t>
      </w:r>
    </w:p>
    <w:p w14:paraId="39C44AC4" w14:textId="77777777" w:rsidR="00486549" w:rsidRPr="00486549" w:rsidRDefault="00486549" w:rsidP="00486549">
      <w:pPr>
        <w:pStyle w:val="EndNoteBibliography"/>
        <w:spacing w:after="0"/>
        <w:ind w:left="720" w:hanging="720"/>
      </w:pPr>
      <w:r w:rsidRPr="00486549">
        <w:t>23.</w:t>
      </w:r>
      <w:r w:rsidRPr="00486549">
        <w:tab/>
        <w:t xml:space="preserve">Friedman CP, Wong AK, Blumenthal D. Achieving a nationwide learning health system. </w:t>
      </w:r>
      <w:r w:rsidRPr="00486549">
        <w:rPr>
          <w:i/>
        </w:rPr>
        <w:t xml:space="preserve">Sci Transl Med. </w:t>
      </w:r>
      <w:r w:rsidRPr="00486549">
        <w:t>2010;2(57):57cm29.</w:t>
      </w:r>
    </w:p>
    <w:p w14:paraId="399586ED" w14:textId="77777777" w:rsidR="00486549" w:rsidRPr="00486549" w:rsidRDefault="00486549" w:rsidP="00486549">
      <w:pPr>
        <w:pStyle w:val="EndNoteBibliography"/>
        <w:spacing w:after="0"/>
        <w:ind w:left="720" w:hanging="720"/>
      </w:pPr>
      <w:r w:rsidRPr="00486549">
        <w:t>24.</w:t>
      </w:r>
      <w:r w:rsidRPr="00486549">
        <w:tab/>
        <w:t xml:space="preserve">Azim A, Freeman A, Lavenu A, et al. New Perspectives on Difficult Asthma; Sex and Age of Asthma-Onset Based Phenotypes. </w:t>
      </w:r>
      <w:r w:rsidRPr="00486549">
        <w:rPr>
          <w:i/>
        </w:rPr>
        <w:t xml:space="preserve">J Allergy Clin Immunol Pract. </w:t>
      </w:r>
      <w:r w:rsidRPr="00486549">
        <w:t>2020.</w:t>
      </w:r>
    </w:p>
    <w:p w14:paraId="596F20F0" w14:textId="77777777" w:rsidR="00486549" w:rsidRPr="00486549" w:rsidRDefault="00486549" w:rsidP="00486549">
      <w:pPr>
        <w:pStyle w:val="EndNoteBibliography"/>
        <w:spacing w:after="0"/>
        <w:ind w:left="720" w:hanging="720"/>
      </w:pPr>
      <w:r w:rsidRPr="00486549">
        <w:t>25.</w:t>
      </w:r>
      <w:r w:rsidRPr="00486549">
        <w:tab/>
        <w:t xml:space="preserve">Azim A, Mistry H, Freeman A, et al. Protocol for the Wessex AsThma CoHort of difficult asthma (WATCH): a pragmatic real-life longitudinal study of difficult asthma in the clinic. </w:t>
      </w:r>
      <w:r w:rsidRPr="00486549">
        <w:rPr>
          <w:i/>
        </w:rPr>
        <w:t xml:space="preserve">BMC Pulm Med. </w:t>
      </w:r>
      <w:r w:rsidRPr="00486549">
        <w:t>2019;19(1):99.</w:t>
      </w:r>
    </w:p>
    <w:p w14:paraId="7B447075" w14:textId="77777777" w:rsidR="00486549" w:rsidRPr="00486549" w:rsidRDefault="00486549" w:rsidP="00486549">
      <w:pPr>
        <w:pStyle w:val="EndNoteBibliography"/>
        <w:spacing w:after="0"/>
        <w:ind w:left="720" w:hanging="720"/>
      </w:pPr>
      <w:r w:rsidRPr="00486549">
        <w:t>26.</w:t>
      </w:r>
      <w:r w:rsidRPr="00486549">
        <w:tab/>
        <w:t xml:space="preserve">Hastie AT, Moore WC, Meyers DA, et al. Analyses of asthma severity phenotypes and inflammatory proteins in subjects stratified by sputum granulocytes. </w:t>
      </w:r>
      <w:r w:rsidRPr="00486549">
        <w:rPr>
          <w:i/>
        </w:rPr>
        <w:t xml:space="preserve">J Allergy Clin Immunol. </w:t>
      </w:r>
      <w:r w:rsidRPr="00486549">
        <w:t>2010;125(5):1028-1036 e1013.</w:t>
      </w:r>
    </w:p>
    <w:p w14:paraId="1C7B0136" w14:textId="77777777" w:rsidR="00486549" w:rsidRPr="00486549" w:rsidRDefault="00486549" w:rsidP="00486549">
      <w:pPr>
        <w:pStyle w:val="EndNoteBibliography"/>
        <w:spacing w:after="0"/>
        <w:ind w:left="720" w:hanging="720"/>
      </w:pPr>
      <w:r w:rsidRPr="00486549">
        <w:t>27.</w:t>
      </w:r>
      <w:r w:rsidRPr="00486549">
        <w:tab/>
        <w:t xml:space="preserve">Simpson JL, Scott R, Boyle MJ, Gibson PG. Inflammatory subtypes in asthma: assessment and identification using induced sputum. </w:t>
      </w:r>
      <w:r w:rsidRPr="00486549">
        <w:rPr>
          <w:i/>
        </w:rPr>
        <w:t xml:space="preserve">Respirology. </w:t>
      </w:r>
      <w:r w:rsidRPr="00486549">
        <w:t>2006;11(1):54-61.</w:t>
      </w:r>
    </w:p>
    <w:p w14:paraId="727B791D" w14:textId="77777777" w:rsidR="00486549" w:rsidRPr="00486549" w:rsidRDefault="00486549" w:rsidP="00486549">
      <w:pPr>
        <w:pStyle w:val="EndNoteBibliography"/>
        <w:spacing w:after="0"/>
        <w:ind w:left="720" w:hanging="720"/>
      </w:pPr>
      <w:r w:rsidRPr="00486549">
        <w:t>28.</w:t>
      </w:r>
      <w:r w:rsidRPr="00486549">
        <w:tab/>
        <w:t xml:space="preserve">Stern G, de Jongste J, van der Valk R, et al. Fluctuation phenotyping based on daily fraction of exhaled nitric oxide values in asthmatic children. </w:t>
      </w:r>
      <w:r w:rsidRPr="00486549">
        <w:rPr>
          <w:i/>
        </w:rPr>
        <w:t xml:space="preserve">J Allergy Clin Immunol. </w:t>
      </w:r>
      <w:r w:rsidRPr="00486549">
        <w:t>2011;128(2):293-300.</w:t>
      </w:r>
    </w:p>
    <w:p w14:paraId="50F7D2F9" w14:textId="77777777" w:rsidR="00486549" w:rsidRPr="00486549" w:rsidRDefault="00486549" w:rsidP="00486549">
      <w:pPr>
        <w:pStyle w:val="EndNoteBibliography"/>
        <w:spacing w:after="0"/>
        <w:ind w:left="720" w:hanging="720"/>
      </w:pPr>
      <w:r w:rsidRPr="00486549">
        <w:t>29.</w:t>
      </w:r>
      <w:r w:rsidRPr="00486549">
        <w:tab/>
        <w:t xml:space="preserve">Delgado-Eckert E, Fuchs O, Kumar N, et al. Functional phenotypes determined by fluctuation-based clustering of lung function measurements in healthy and asthmatic cohort participants. </w:t>
      </w:r>
      <w:r w:rsidRPr="00486549">
        <w:rPr>
          <w:i/>
        </w:rPr>
        <w:t xml:space="preserve">Thorax. </w:t>
      </w:r>
      <w:r w:rsidRPr="00486549">
        <w:t>2018;73(2):107-115.</w:t>
      </w:r>
    </w:p>
    <w:p w14:paraId="33F696BE" w14:textId="4F63280B" w:rsidR="00486549" w:rsidRPr="00486549" w:rsidRDefault="00486549" w:rsidP="00486549">
      <w:pPr>
        <w:pStyle w:val="EndNoteBibliography"/>
        <w:spacing w:after="0"/>
        <w:ind w:left="720" w:hanging="720"/>
      </w:pPr>
      <w:r w:rsidRPr="00486549">
        <w:t>30.</w:t>
      </w:r>
      <w:r w:rsidRPr="00486549">
        <w:tab/>
        <w:t xml:space="preserve">Asthma GIf. Global Strategy for Asthma Management and Prevention </w:t>
      </w:r>
      <w:hyperlink r:id="rId16" w:history="1">
        <w:r w:rsidRPr="00486549">
          <w:rPr>
            <w:rStyle w:val="Hyperlink"/>
          </w:rPr>
          <w:t>https://ginasthma.org/wp-content/uploads/2020/06/GINA-2020-report_20_06_04-1-wms.pdf</w:t>
        </w:r>
      </w:hyperlink>
      <w:r w:rsidRPr="00486549">
        <w:t>. Published 2020. Accessed 10/10/20.</w:t>
      </w:r>
    </w:p>
    <w:p w14:paraId="089E1D4A" w14:textId="77777777" w:rsidR="00486549" w:rsidRPr="00486549" w:rsidRDefault="00486549" w:rsidP="00486549">
      <w:pPr>
        <w:pStyle w:val="EndNoteBibliography"/>
        <w:spacing w:after="0"/>
        <w:ind w:left="720" w:hanging="720"/>
      </w:pPr>
      <w:r w:rsidRPr="00486549">
        <w:t>31.</w:t>
      </w:r>
      <w:r w:rsidRPr="00486549">
        <w:tab/>
        <w:t xml:space="preserve">Kay AB, Phipps S, Robinson DS. A role for eosinophils in airway remodelling in asthma. </w:t>
      </w:r>
      <w:r w:rsidRPr="00486549">
        <w:rPr>
          <w:i/>
        </w:rPr>
        <w:t xml:space="preserve">Trends Immunol. </w:t>
      </w:r>
      <w:r w:rsidRPr="00486549">
        <w:t>2004;25(9):477-482.</w:t>
      </w:r>
    </w:p>
    <w:p w14:paraId="1B99957F" w14:textId="77777777" w:rsidR="00486549" w:rsidRPr="00486549" w:rsidRDefault="00486549" w:rsidP="00486549">
      <w:pPr>
        <w:pStyle w:val="EndNoteBibliography"/>
        <w:spacing w:after="0"/>
        <w:ind w:left="720" w:hanging="720"/>
      </w:pPr>
      <w:r w:rsidRPr="00486549">
        <w:t>32.</w:t>
      </w:r>
      <w:r w:rsidRPr="00486549">
        <w:tab/>
        <w:t xml:space="preserve">Bai TR, Vonk JM, Postma DS, Boezen HM. Severe exacerbations predict excess lung function decline in asthma. </w:t>
      </w:r>
      <w:r w:rsidRPr="00486549">
        <w:rPr>
          <w:i/>
        </w:rPr>
        <w:t xml:space="preserve">The European respiratory journal. </w:t>
      </w:r>
      <w:r w:rsidRPr="00486549">
        <w:t>2007;30(3):452-456.</w:t>
      </w:r>
    </w:p>
    <w:p w14:paraId="561A2F9B" w14:textId="77777777" w:rsidR="00486549" w:rsidRPr="00486549" w:rsidRDefault="00486549" w:rsidP="00486549">
      <w:pPr>
        <w:pStyle w:val="EndNoteBibliography"/>
        <w:spacing w:after="0"/>
        <w:ind w:left="720" w:hanging="720"/>
      </w:pPr>
      <w:r w:rsidRPr="00486549">
        <w:t>33.</w:t>
      </w:r>
      <w:r w:rsidRPr="00486549">
        <w:tab/>
        <w:t xml:space="preserve">James AL, Palmer LJ, Kicic E, et al. Decline in lung function in the Busselton Health Study: the effects of asthma and cigarette smoking. </w:t>
      </w:r>
      <w:r w:rsidRPr="00486549">
        <w:rPr>
          <w:i/>
        </w:rPr>
        <w:t xml:space="preserve">Am J Respir Crit Care Med. </w:t>
      </w:r>
      <w:r w:rsidRPr="00486549">
        <w:t>2005;171(2):109-114.</w:t>
      </w:r>
    </w:p>
    <w:p w14:paraId="48A7B5E4" w14:textId="77777777" w:rsidR="00486549" w:rsidRPr="00486549" w:rsidRDefault="00486549" w:rsidP="00486549">
      <w:pPr>
        <w:pStyle w:val="EndNoteBibliography"/>
        <w:spacing w:after="0"/>
        <w:ind w:left="720" w:hanging="720"/>
      </w:pPr>
      <w:r w:rsidRPr="00486549">
        <w:t>34.</w:t>
      </w:r>
      <w:r w:rsidRPr="00486549">
        <w:tab/>
        <w:t xml:space="preserve">Contoli M, Baraldo S, Marku B, et al. Fixed airflow obstruction due to asthma or chronic obstructive pulmonary disease: 5-year follow-up. </w:t>
      </w:r>
      <w:r w:rsidRPr="00486549">
        <w:rPr>
          <w:i/>
        </w:rPr>
        <w:t xml:space="preserve">The Journal of allergy and clinical immunology. </w:t>
      </w:r>
      <w:r w:rsidRPr="00486549">
        <w:t>2010;125(4):830-837.</w:t>
      </w:r>
    </w:p>
    <w:p w14:paraId="603A5F19" w14:textId="77777777" w:rsidR="00486549" w:rsidRPr="00486549" w:rsidRDefault="00486549" w:rsidP="00486549">
      <w:pPr>
        <w:pStyle w:val="EndNoteBibliography"/>
        <w:spacing w:after="0"/>
        <w:ind w:left="720" w:hanging="720"/>
      </w:pPr>
      <w:r w:rsidRPr="00486549">
        <w:t>35.</w:t>
      </w:r>
      <w:r w:rsidRPr="00486549">
        <w:tab/>
        <w:t xml:space="preserve">Broekema M, Volbeda F, Timens W, et al. Airway eosinophilia in remission and progression of asthma: accumulation with a fast decline of FEV(1). </w:t>
      </w:r>
      <w:r w:rsidRPr="00486549">
        <w:rPr>
          <w:i/>
        </w:rPr>
        <w:t xml:space="preserve">Respir Med. </w:t>
      </w:r>
      <w:r w:rsidRPr="00486549">
        <w:t>2010;104(9):1254-1262.</w:t>
      </w:r>
    </w:p>
    <w:p w14:paraId="470EAE25" w14:textId="77777777" w:rsidR="00486549" w:rsidRPr="00486549" w:rsidRDefault="00486549" w:rsidP="00486549">
      <w:pPr>
        <w:pStyle w:val="EndNoteBibliography"/>
        <w:spacing w:after="0"/>
        <w:ind w:left="720" w:hanging="720"/>
      </w:pPr>
      <w:r w:rsidRPr="00486549">
        <w:lastRenderedPageBreak/>
        <w:t>36.</w:t>
      </w:r>
      <w:r w:rsidRPr="00486549">
        <w:tab/>
        <w:t xml:space="preserve">Ortega H, Yancey SW, Keene ON, Gunsoy NB, Albers FC, Howarth PH. Asthma Exacerbations Associated with Lung Function Decline in Patients with Severe Eosinophilic Asthma. </w:t>
      </w:r>
      <w:r w:rsidRPr="00486549">
        <w:rPr>
          <w:i/>
        </w:rPr>
        <w:t xml:space="preserve">J Allergy Clin Immunol Pract. </w:t>
      </w:r>
      <w:r w:rsidRPr="00486549">
        <w:t>2018;6(3):980-986 e981.</w:t>
      </w:r>
    </w:p>
    <w:p w14:paraId="4A1A021A" w14:textId="77777777" w:rsidR="00486549" w:rsidRPr="00486549" w:rsidRDefault="00486549" w:rsidP="00486549">
      <w:pPr>
        <w:pStyle w:val="EndNoteBibliography"/>
        <w:spacing w:after="0"/>
        <w:ind w:left="720" w:hanging="720"/>
      </w:pPr>
      <w:r w:rsidRPr="00486549">
        <w:t>37.</w:t>
      </w:r>
      <w:r w:rsidRPr="00486549">
        <w:tab/>
        <w:t xml:space="preserve">Haldar P, Pavord ID, Shaw DE, et al. Cluster analysis and clinical asthma phenotypes. </w:t>
      </w:r>
      <w:r w:rsidRPr="00486549">
        <w:rPr>
          <w:i/>
        </w:rPr>
        <w:t xml:space="preserve">Am J Respir Crit Care Med. </w:t>
      </w:r>
      <w:r w:rsidRPr="00486549">
        <w:t>2008;178(3):218-224.</w:t>
      </w:r>
    </w:p>
    <w:p w14:paraId="0400E794" w14:textId="77777777" w:rsidR="00486549" w:rsidRPr="00486549" w:rsidRDefault="00486549" w:rsidP="00486549">
      <w:pPr>
        <w:pStyle w:val="EndNoteBibliography"/>
        <w:spacing w:after="0"/>
        <w:ind w:left="720" w:hanging="720"/>
      </w:pPr>
      <w:r w:rsidRPr="00486549">
        <w:t>38.</w:t>
      </w:r>
      <w:r w:rsidRPr="00486549">
        <w:tab/>
        <w:t xml:space="preserve">Hinks TS, Brown T, Lau LC, et al. Multidimensional endotyping in patients with severe asthma reveals inflammatory heterogeneity in matrix metalloproteinases and chitinase 3-like protein 1. </w:t>
      </w:r>
      <w:r w:rsidRPr="00486549">
        <w:rPr>
          <w:i/>
        </w:rPr>
        <w:t xml:space="preserve">The Journal of allergy and clinical immunology. </w:t>
      </w:r>
      <w:r w:rsidRPr="00486549">
        <w:t>2016;138(1):61-75.</w:t>
      </w:r>
    </w:p>
    <w:p w14:paraId="359B4B77" w14:textId="77777777" w:rsidR="00486549" w:rsidRPr="00486549" w:rsidRDefault="00486549" w:rsidP="00486549">
      <w:pPr>
        <w:pStyle w:val="EndNoteBibliography"/>
        <w:spacing w:after="0"/>
        <w:ind w:left="720" w:hanging="720"/>
      </w:pPr>
      <w:r w:rsidRPr="00486549">
        <w:t>39.</w:t>
      </w:r>
      <w:r w:rsidRPr="00486549">
        <w:tab/>
        <w:t xml:space="preserve">Drake VE, Rafaels N, Kim J. Peripheral blood eosinophilia correlates with hyperplastic nasal polyp growth. </w:t>
      </w:r>
      <w:r w:rsidRPr="00486549">
        <w:rPr>
          <w:i/>
        </w:rPr>
        <w:t xml:space="preserve">Int Forum Allergy Rhinol. </w:t>
      </w:r>
      <w:r w:rsidRPr="00486549">
        <w:t>2016;6(9):926-934.</w:t>
      </w:r>
    </w:p>
    <w:p w14:paraId="3226409F" w14:textId="77777777" w:rsidR="00486549" w:rsidRPr="00486549" w:rsidRDefault="00486549" w:rsidP="00486549">
      <w:pPr>
        <w:pStyle w:val="EndNoteBibliography"/>
        <w:spacing w:after="0"/>
        <w:ind w:left="720" w:hanging="720"/>
      </w:pPr>
      <w:r w:rsidRPr="00486549">
        <w:t>40.</w:t>
      </w:r>
      <w:r w:rsidRPr="00486549">
        <w:tab/>
        <w:t xml:space="preserve">Sreeparvathi A, Kalyanikuttyamma LK, Kumar M, Sreekumar N, Veerasigamani N. Significance of Blood Eosinophil Count in Patients with Chronic Rhinosinusitis with Nasal Polyposis. </w:t>
      </w:r>
      <w:r w:rsidRPr="00486549">
        <w:rPr>
          <w:i/>
        </w:rPr>
        <w:t xml:space="preserve">J Clin Diagn Res. </w:t>
      </w:r>
      <w:r w:rsidRPr="00486549">
        <w:t>2017;11(2):MC08-MC11.</w:t>
      </w:r>
    </w:p>
    <w:p w14:paraId="2D500CCE" w14:textId="77777777" w:rsidR="00486549" w:rsidRPr="00486549" w:rsidRDefault="00486549" w:rsidP="00486549">
      <w:pPr>
        <w:pStyle w:val="EndNoteBibliography"/>
        <w:spacing w:after="0"/>
        <w:ind w:left="720" w:hanging="720"/>
      </w:pPr>
      <w:r w:rsidRPr="00486549">
        <w:t>41.</w:t>
      </w:r>
      <w:r w:rsidRPr="00486549">
        <w:tab/>
        <w:t xml:space="preserve">Green BJ, Wiriyachaiporn S, Grainge C, et al. Potentially pathogenic airway bacteria and neutrophilic inflammation in treatment resistant severe asthma. </w:t>
      </w:r>
      <w:r w:rsidRPr="00486549">
        <w:rPr>
          <w:i/>
        </w:rPr>
        <w:t xml:space="preserve">PLoS One. </w:t>
      </w:r>
      <w:r w:rsidRPr="00486549">
        <w:t>2014;9(6):e100645.</w:t>
      </w:r>
    </w:p>
    <w:p w14:paraId="1A52EE12" w14:textId="77777777" w:rsidR="00486549" w:rsidRPr="00486549" w:rsidRDefault="00486549" w:rsidP="00486549">
      <w:pPr>
        <w:pStyle w:val="EndNoteBibliography"/>
        <w:spacing w:after="0"/>
        <w:ind w:left="720" w:hanging="720"/>
      </w:pPr>
      <w:r w:rsidRPr="00486549">
        <w:t>42.</w:t>
      </w:r>
      <w:r w:rsidRPr="00486549">
        <w:tab/>
        <w:t xml:space="preserve">Goleva E, Jackson LP, Harris JK, et al. The effects of airway microbiome on corticosteroid responsiveness in asthma. </w:t>
      </w:r>
      <w:r w:rsidRPr="00486549">
        <w:rPr>
          <w:i/>
        </w:rPr>
        <w:t xml:space="preserve">Am J Respir Crit Care Med. </w:t>
      </w:r>
      <w:r w:rsidRPr="00486549">
        <w:t>2013;188(10):1193-1201.</w:t>
      </w:r>
    </w:p>
    <w:p w14:paraId="7242105B" w14:textId="77777777" w:rsidR="00486549" w:rsidRPr="00486549" w:rsidRDefault="00486549" w:rsidP="00486549">
      <w:pPr>
        <w:pStyle w:val="EndNoteBibliography"/>
        <w:spacing w:after="0"/>
        <w:ind w:left="720" w:hanging="720"/>
      </w:pPr>
      <w:r w:rsidRPr="00486549">
        <w:t>43.</w:t>
      </w:r>
      <w:r w:rsidRPr="00486549">
        <w:tab/>
        <w:t xml:space="preserve">Ortega H, Llanos JP, Lafeuille MH, et al. Effects of systemic corticosteroids on blood eosinophil counts in asthma: real-world data. </w:t>
      </w:r>
      <w:r w:rsidRPr="00486549">
        <w:rPr>
          <w:i/>
        </w:rPr>
        <w:t xml:space="preserve">The Journal of asthma : official journal of the Association for the Care of Asthma. </w:t>
      </w:r>
      <w:r w:rsidRPr="00486549">
        <w:t>2019;56(8):808-815.</w:t>
      </w:r>
    </w:p>
    <w:p w14:paraId="5231D3D8" w14:textId="77777777" w:rsidR="00486549" w:rsidRPr="00486549" w:rsidRDefault="00486549" w:rsidP="00486549">
      <w:pPr>
        <w:pStyle w:val="EndNoteBibliography"/>
        <w:spacing w:after="0"/>
        <w:ind w:left="720" w:hanging="720"/>
      </w:pPr>
      <w:r w:rsidRPr="00486549">
        <w:t>44.</w:t>
      </w:r>
      <w:r w:rsidRPr="00486549">
        <w:tab/>
        <w:t xml:space="preserve">Pavlidis S, Takahashi K, Ng Kee Kwong F, et al. "T2-high" in severe asthma related to blood eosinophil, exhaled nitric oxide and serum periostin. </w:t>
      </w:r>
      <w:r w:rsidRPr="00486549">
        <w:rPr>
          <w:i/>
        </w:rPr>
        <w:t xml:space="preserve">Eur Respir J. </w:t>
      </w:r>
      <w:r w:rsidRPr="00486549">
        <w:t>2019;53(1).</w:t>
      </w:r>
    </w:p>
    <w:p w14:paraId="135EE119" w14:textId="77777777" w:rsidR="00486549" w:rsidRPr="00486549" w:rsidRDefault="00486549" w:rsidP="00486549">
      <w:pPr>
        <w:pStyle w:val="EndNoteBibliography"/>
        <w:spacing w:after="0"/>
        <w:ind w:left="720" w:hanging="720"/>
      </w:pPr>
      <w:r w:rsidRPr="00486549">
        <w:t>45.</w:t>
      </w:r>
      <w:r w:rsidRPr="00486549">
        <w:tab/>
        <w:t xml:space="preserve">Drick N, Seeliger B, Welte T, Fuge J, Suhling H. Anti-IL-5 therapy in patients with severe eosinophilic asthma - clinical efficacy and possible criteria for treatment response. </w:t>
      </w:r>
      <w:r w:rsidRPr="00486549">
        <w:rPr>
          <w:i/>
        </w:rPr>
        <w:t xml:space="preserve">BMC pulmonary medicine. </w:t>
      </w:r>
      <w:r w:rsidRPr="00486549">
        <w:t>2018;18(1):119.</w:t>
      </w:r>
    </w:p>
    <w:p w14:paraId="2AFD58EE" w14:textId="77777777" w:rsidR="00486549" w:rsidRPr="00486549" w:rsidRDefault="00486549" w:rsidP="00486549">
      <w:pPr>
        <w:pStyle w:val="EndNoteBibliography"/>
        <w:ind w:left="720" w:hanging="720"/>
      </w:pPr>
      <w:r w:rsidRPr="00486549">
        <w:t>46.</w:t>
      </w:r>
      <w:r w:rsidRPr="00486549">
        <w:tab/>
        <w:t xml:space="preserve">Agniel D, Kohane IS, Weber GM. Biases in electronic health record data due to processes within the healthcare system: retrospective observational study. </w:t>
      </w:r>
      <w:r w:rsidRPr="00486549">
        <w:rPr>
          <w:i/>
        </w:rPr>
        <w:t xml:space="preserve">BMJ. </w:t>
      </w:r>
      <w:r w:rsidRPr="00486549">
        <w:t>2018;361:k1479.</w:t>
      </w:r>
    </w:p>
    <w:p w14:paraId="16F482E0" w14:textId="003922EC" w:rsidR="00573898" w:rsidRDefault="001B12AB" w:rsidP="00BA7A36">
      <w:pPr>
        <w:spacing w:line="360" w:lineRule="auto"/>
      </w:pPr>
      <w:r>
        <w:fldChar w:fldCharType="end"/>
      </w:r>
    </w:p>
    <w:sectPr w:rsidR="00573898" w:rsidSect="00922633">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DC6F3" w14:textId="77777777" w:rsidR="004A699E" w:rsidRDefault="004A699E" w:rsidP="001820E4">
      <w:pPr>
        <w:spacing w:after="0" w:line="240" w:lineRule="auto"/>
      </w:pPr>
      <w:r>
        <w:separator/>
      </w:r>
    </w:p>
  </w:endnote>
  <w:endnote w:type="continuationSeparator" w:id="0">
    <w:p w14:paraId="5DD13C7E" w14:textId="77777777" w:rsidR="004A699E" w:rsidRDefault="004A699E" w:rsidP="00182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5985589"/>
      <w:docPartObj>
        <w:docPartGallery w:val="Page Numbers (Bottom of Page)"/>
        <w:docPartUnique/>
      </w:docPartObj>
    </w:sdtPr>
    <w:sdtEndPr>
      <w:rPr>
        <w:noProof/>
      </w:rPr>
    </w:sdtEndPr>
    <w:sdtContent>
      <w:p w14:paraId="0501E765" w14:textId="47AF4141" w:rsidR="00AF70BF" w:rsidRDefault="00AF70BF">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257122C7" w14:textId="77777777" w:rsidR="00AF70BF" w:rsidRDefault="00AF7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7D1335" w14:textId="77777777" w:rsidR="004A699E" w:rsidRDefault="004A699E" w:rsidP="001820E4">
      <w:pPr>
        <w:spacing w:after="0" w:line="240" w:lineRule="auto"/>
      </w:pPr>
      <w:r>
        <w:separator/>
      </w:r>
    </w:p>
  </w:footnote>
  <w:footnote w:type="continuationSeparator" w:id="0">
    <w:p w14:paraId="2ED3DB43" w14:textId="77777777" w:rsidR="004A699E" w:rsidRDefault="004A699E" w:rsidP="001820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03827"/>
    <w:multiLevelType w:val="hybridMultilevel"/>
    <w:tmpl w:val="9256992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1D0C5F"/>
    <w:multiLevelType w:val="hybridMultilevel"/>
    <w:tmpl w:val="F21497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841969"/>
    <w:multiLevelType w:val="hybridMultilevel"/>
    <w:tmpl w:val="F2AAED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42EC0757"/>
    <w:multiLevelType w:val="hybridMultilevel"/>
    <w:tmpl w:val="7A4414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5FC0068B"/>
    <w:multiLevelType w:val="hybridMultilevel"/>
    <w:tmpl w:val="844617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7F2E66C8"/>
    <w:multiLevelType w:val="hybridMultilevel"/>
    <w:tmpl w:val="A698A1A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2"/>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0&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w2srs8edp50e0fr4xt0xxvfefvxpws59x&quot;&gt;My EndNote Library2&lt;record-ids&gt;&lt;item&gt;3&lt;/item&gt;&lt;item&gt;4&lt;/item&gt;&lt;item&gt;16&lt;/item&gt;&lt;item&gt;61&lt;/item&gt;&lt;item&gt;80&lt;/item&gt;&lt;item&gt;120&lt;/item&gt;&lt;item&gt;125&lt;/item&gt;&lt;item&gt;172&lt;/item&gt;&lt;item&gt;185&lt;/item&gt;&lt;item&gt;189&lt;/item&gt;&lt;item&gt;190&lt;/item&gt;&lt;/record-ids&gt;&lt;/item&gt;&lt;/Libraries&gt;"/>
  </w:docVars>
  <w:rsids>
    <w:rsidRoot w:val="00275EA1"/>
    <w:rsid w:val="00001993"/>
    <w:rsid w:val="000049C2"/>
    <w:rsid w:val="00005B47"/>
    <w:rsid w:val="000079CF"/>
    <w:rsid w:val="000117F0"/>
    <w:rsid w:val="00011938"/>
    <w:rsid w:val="0001215E"/>
    <w:rsid w:val="00013C50"/>
    <w:rsid w:val="000173B8"/>
    <w:rsid w:val="00023E43"/>
    <w:rsid w:val="00024517"/>
    <w:rsid w:val="000305E8"/>
    <w:rsid w:val="00033ED5"/>
    <w:rsid w:val="00037F64"/>
    <w:rsid w:val="0004191E"/>
    <w:rsid w:val="00041CD2"/>
    <w:rsid w:val="0004439C"/>
    <w:rsid w:val="000449E8"/>
    <w:rsid w:val="00047D69"/>
    <w:rsid w:val="0005005A"/>
    <w:rsid w:val="0005564E"/>
    <w:rsid w:val="0005633B"/>
    <w:rsid w:val="00057735"/>
    <w:rsid w:val="000578BC"/>
    <w:rsid w:val="00057CAF"/>
    <w:rsid w:val="00060935"/>
    <w:rsid w:val="000626E0"/>
    <w:rsid w:val="000645F0"/>
    <w:rsid w:val="00070A25"/>
    <w:rsid w:val="00071111"/>
    <w:rsid w:val="00071D73"/>
    <w:rsid w:val="00071FB0"/>
    <w:rsid w:val="0008161F"/>
    <w:rsid w:val="0008195B"/>
    <w:rsid w:val="000830C9"/>
    <w:rsid w:val="0008595B"/>
    <w:rsid w:val="000864AB"/>
    <w:rsid w:val="000872F0"/>
    <w:rsid w:val="00087D3E"/>
    <w:rsid w:val="00090722"/>
    <w:rsid w:val="00091C2A"/>
    <w:rsid w:val="00092DDB"/>
    <w:rsid w:val="0009407C"/>
    <w:rsid w:val="000942F4"/>
    <w:rsid w:val="00094C27"/>
    <w:rsid w:val="00097658"/>
    <w:rsid w:val="000A3AE9"/>
    <w:rsid w:val="000A5B1B"/>
    <w:rsid w:val="000B154A"/>
    <w:rsid w:val="000B1A5C"/>
    <w:rsid w:val="000B2187"/>
    <w:rsid w:val="000C36A1"/>
    <w:rsid w:val="000D0186"/>
    <w:rsid w:val="000D0CAA"/>
    <w:rsid w:val="000D1942"/>
    <w:rsid w:val="000D4A5E"/>
    <w:rsid w:val="000E10C4"/>
    <w:rsid w:val="000E3B11"/>
    <w:rsid w:val="000E4568"/>
    <w:rsid w:val="000E4D36"/>
    <w:rsid w:val="000E5BB2"/>
    <w:rsid w:val="000F09D4"/>
    <w:rsid w:val="000F12FC"/>
    <w:rsid w:val="000F3BA1"/>
    <w:rsid w:val="000F5B0F"/>
    <w:rsid w:val="00101C8A"/>
    <w:rsid w:val="0010694A"/>
    <w:rsid w:val="00111B55"/>
    <w:rsid w:val="00111EAF"/>
    <w:rsid w:val="00112ECF"/>
    <w:rsid w:val="00113D9F"/>
    <w:rsid w:val="00115447"/>
    <w:rsid w:val="001156C5"/>
    <w:rsid w:val="001159E6"/>
    <w:rsid w:val="00121898"/>
    <w:rsid w:val="00125C52"/>
    <w:rsid w:val="00126136"/>
    <w:rsid w:val="00130879"/>
    <w:rsid w:val="0013374B"/>
    <w:rsid w:val="0013410D"/>
    <w:rsid w:val="0013427B"/>
    <w:rsid w:val="001359BF"/>
    <w:rsid w:val="00136CFA"/>
    <w:rsid w:val="00136ED8"/>
    <w:rsid w:val="001375A5"/>
    <w:rsid w:val="00137795"/>
    <w:rsid w:val="001408D3"/>
    <w:rsid w:val="00140F99"/>
    <w:rsid w:val="00145B58"/>
    <w:rsid w:val="00146217"/>
    <w:rsid w:val="00150D77"/>
    <w:rsid w:val="00154397"/>
    <w:rsid w:val="001545AE"/>
    <w:rsid w:val="00155415"/>
    <w:rsid w:val="00157D62"/>
    <w:rsid w:val="00163CC8"/>
    <w:rsid w:val="00163D4B"/>
    <w:rsid w:val="0016463B"/>
    <w:rsid w:val="00164EBE"/>
    <w:rsid w:val="00164F66"/>
    <w:rsid w:val="0016580F"/>
    <w:rsid w:val="0016650E"/>
    <w:rsid w:val="00166BDC"/>
    <w:rsid w:val="00166EBC"/>
    <w:rsid w:val="00172FAF"/>
    <w:rsid w:val="00173068"/>
    <w:rsid w:val="001736B9"/>
    <w:rsid w:val="001737B4"/>
    <w:rsid w:val="0017391D"/>
    <w:rsid w:val="00173DE8"/>
    <w:rsid w:val="00175BF7"/>
    <w:rsid w:val="001815B0"/>
    <w:rsid w:val="001818BE"/>
    <w:rsid w:val="00181F26"/>
    <w:rsid w:val="001820E4"/>
    <w:rsid w:val="001841DC"/>
    <w:rsid w:val="00186E1A"/>
    <w:rsid w:val="001911B7"/>
    <w:rsid w:val="00191CF9"/>
    <w:rsid w:val="00191E7B"/>
    <w:rsid w:val="00193236"/>
    <w:rsid w:val="001951D6"/>
    <w:rsid w:val="00197809"/>
    <w:rsid w:val="001A2E82"/>
    <w:rsid w:val="001A52CF"/>
    <w:rsid w:val="001B0329"/>
    <w:rsid w:val="001B12AB"/>
    <w:rsid w:val="001B2E60"/>
    <w:rsid w:val="001B48D1"/>
    <w:rsid w:val="001C3288"/>
    <w:rsid w:val="001C5DE0"/>
    <w:rsid w:val="001C6294"/>
    <w:rsid w:val="001C6E66"/>
    <w:rsid w:val="001E479E"/>
    <w:rsid w:val="001F0BAB"/>
    <w:rsid w:val="001F10BE"/>
    <w:rsid w:val="001F1108"/>
    <w:rsid w:val="001F47A0"/>
    <w:rsid w:val="001F5B94"/>
    <w:rsid w:val="001F7E00"/>
    <w:rsid w:val="002023A0"/>
    <w:rsid w:val="00203010"/>
    <w:rsid w:val="00203C36"/>
    <w:rsid w:val="00204EA3"/>
    <w:rsid w:val="0020755B"/>
    <w:rsid w:val="002108BF"/>
    <w:rsid w:val="002153A8"/>
    <w:rsid w:val="002170F5"/>
    <w:rsid w:val="0022071E"/>
    <w:rsid w:val="002207F4"/>
    <w:rsid w:val="00221787"/>
    <w:rsid w:val="00222556"/>
    <w:rsid w:val="002231B8"/>
    <w:rsid w:val="002233AE"/>
    <w:rsid w:val="002253B9"/>
    <w:rsid w:val="00226D4B"/>
    <w:rsid w:val="00227411"/>
    <w:rsid w:val="00227463"/>
    <w:rsid w:val="00232D5A"/>
    <w:rsid w:val="00233543"/>
    <w:rsid w:val="0023473F"/>
    <w:rsid w:val="00237FC4"/>
    <w:rsid w:val="002411FA"/>
    <w:rsid w:val="002413CA"/>
    <w:rsid w:val="00241B07"/>
    <w:rsid w:val="00242A2C"/>
    <w:rsid w:val="00242BD5"/>
    <w:rsid w:val="0024356F"/>
    <w:rsid w:val="00251D67"/>
    <w:rsid w:val="00252ECC"/>
    <w:rsid w:val="00253CEB"/>
    <w:rsid w:val="00255543"/>
    <w:rsid w:val="00267C15"/>
    <w:rsid w:val="00267E06"/>
    <w:rsid w:val="002729AC"/>
    <w:rsid w:val="002734A3"/>
    <w:rsid w:val="00274591"/>
    <w:rsid w:val="00274D47"/>
    <w:rsid w:val="00275ACC"/>
    <w:rsid w:val="00275B35"/>
    <w:rsid w:val="00275EA1"/>
    <w:rsid w:val="002775D1"/>
    <w:rsid w:val="00281673"/>
    <w:rsid w:val="00281784"/>
    <w:rsid w:val="00295211"/>
    <w:rsid w:val="002A1EF4"/>
    <w:rsid w:val="002A3221"/>
    <w:rsid w:val="002A4363"/>
    <w:rsid w:val="002A579F"/>
    <w:rsid w:val="002B0029"/>
    <w:rsid w:val="002B21F0"/>
    <w:rsid w:val="002B260D"/>
    <w:rsid w:val="002B391B"/>
    <w:rsid w:val="002B4C8B"/>
    <w:rsid w:val="002B57C7"/>
    <w:rsid w:val="002B733D"/>
    <w:rsid w:val="002C35CC"/>
    <w:rsid w:val="002D10EB"/>
    <w:rsid w:val="002D1A46"/>
    <w:rsid w:val="002D283F"/>
    <w:rsid w:val="002D3846"/>
    <w:rsid w:val="002D4126"/>
    <w:rsid w:val="002D6775"/>
    <w:rsid w:val="002D7CE0"/>
    <w:rsid w:val="002E0DBE"/>
    <w:rsid w:val="002E3F83"/>
    <w:rsid w:val="002E5DF4"/>
    <w:rsid w:val="002E61B1"/>
    <w:rsid w:val="002E66B9"/>
    <w:rsid w:val="002F03C7"/>
    <w:rsid w:val="002F0AEF"/>
    <w:rsid w:val="002F345C"/>
    <w:rsid w:val="002F481C"/>
    <w:rsid w:val="002F61D3"/>
    <w:rsid w:val="00303D30"/>
    <w:rsid w:val="0030462F"/>
    <w:rsid w:val="00304A2B"/>
    <w:rsid w:val="00304A75"/>
    <w:rsid w:val="00313738"/>
    <w:rsid w:val="00315F46"/>
    <w:rsid w:val="0032066A"/>
    <w:rsid w:val="003212F1"/>
    <w:rsid w:val="00321361"/>
    <w:rsid w:val="003213B3"/>
    <w:rsid w:val="00325169"/>
    <w:rsid w:val="00326A43"/>
    <w:rsid w:val="00330C97"/>
    <w:rsid w:val="00330D33"/>
    <w:rsid w:val="00334323"/>
    <w:rsid w:val="00335DEC"/>
    <w:rsid w:val="00341296"/>
    <w:rsid w:val="00350C39"/>
    <w:rsid w:val="00351C72"/>
    <w:rsid w:val="003541ED"/>
    <w:rsid w:val="0035465B"/>
    <w:rsid w:val="00354710"/>
    <w:rsid w:val="003555C1"/>
    <w:rsid w:val="003569F0"/>
    <w:rsid w:val="00361500"/>
    <w:rsid w:val="0037437B"/>
    <w:rsid w:val="00380686"/>
    <w:rsid w:val="00380ED4"/>
    <w:rsid w:val="003813CF"/>
    <w:rsid w:val="00381FBB"/>
    <w:rsid w:val="0038519D"/>
    <w:rsid w:val="003855F3"/>
    <w:rsid w:val="00392048"/>
    <w:rsid w:val="003933D7"/>
    <w:rsid w:val="00395B7E"/>
    <w:rsid w:val="003978EB"/>
    <w:rsid w:val="003A02EE"/>
    <w:rsid w:val="003A1FB8"/>
    <w:rsid w:val="003A2138"/>
    <w:rsid w:val="003A6C13"/>
    <w:rsid w:val="003B1E73"/>
    <w:rsid w:val="003B3428"/>
    <w:rsid w:val="003C3497"/>
    <w:rsid w:val="003C5093"/>
    <w:rsid w:val="003C6BD2"/>
    <w:rsid w:val="003D1AB3"/>
    <w:rsid w:val="003D527B"/>
    <w:rsid w:val="003E0636"/>
    <w:rsid w:val="003E2749"/>
    <w:rsid w:val="003E283D"/>
    <w:rsid w:val="003E3823"/>
    <w:rsid w:val="003F2CBF"/>
    <w:rsid w:val="003F2E64"/>
    <w:rsid w:val="003F6E1C"/>
    <w:rsid w:val="003F738A"/>
    <w:rsid w:val="00402BD9"/>
    <w:rsid w:val="00403516"/>
    <w:rsid w:val="00407BDA"/>
    <w:rsid w:val="00407F83"/>
    <w:rsid w:val="00410EE5"/>
    <w:rsid w:val="0041122E"/>
    <w:rsid w:val="004133CD"/>
    <w:rsid w:val="00413DD9"/>
    <w:rsid w:val="0042400D"/>
    <w:rsid w:val="0042773A"/>
    <w:rsid w:val="00430FA7"/>
    <w:rsid w:val="004350A0"/>
    <w:rsid w:val="004357B9"/>
    <w:rsid w:val="00442B3D"/>
    <w:rsid w:val="00442F33"/>
    <w:rsid w:val="00443F4C"/>
    <w:rsid w:val="00444436"/>
    <w:rsid w:val="00450A84"/>
    <w:rsid w:val="00450DE4"/>
    <w:rsid w:val="00451A3E"/>
    <w:rsid w:val="004537E9"/>
    <w:rsid w:val="00453ED9"/>
    <w:rsid w:val="00454F8D"/>
    <w:rsid w:val="00456FB5"/>
    <w:rsid w:val="00457272"/>
    <w:rsid w:val="0046246F"/>
    <w:rsid w:val="004643B1"/>
    <w:rsid w:val="00472A19"/>
    <w:rsid w:val="00472FA5"/>
    <w:rsid w:val="00473C8B"/>
    <w:rsid w:val="00477309"/>
    <w:rsid w:val="00477C01"/>
    <w:rsid w:val="00477F27"/>
    <w:rsid w:val="004817C4"/>
    <w:rsid w:val="004820F2"/>
    <w:rsid w:val="00486549"/>
    <w:rsid w:val="0049004A"/>
    <w:rsid w:val="0049429B"/>
    <w:rsid w:val="004A0D82"/>
    <w:rsid w:val="004A2516"/>
    <w:rsid w:val="004A4311"/>
    <w:rsid w:val="004A699E"/>
    <w:rsid w:val="004A6B44"/>
    <w:rsid w:val="004B5A46"/>
    <w:rsid w:val="004C0592"/>
    <w:rsid w:val="004C30A2"/>
    <w:rsid w:val="004C42F7"/>
    <w:rsid w:val="004C7074"/>
    <w:rsid w:val="004D1E71"/>
    <w:rsid w:val="004D2D50"/>
    <w:rsid w:val="004D5328"/>
    <w:rsid w:val="004D6610"/>
    <w:rsid w:val="004E26B0"/>
    <w:rsid w:val="004E3609"/>
    <w:rsid w:val="004E6688"/>
    <w:rsid w:val="004F2575"/>
    <w:rsid w:val="004F6FCB"/>
    <w:rsid w:val="004F76E7"/>
    <w:rsid w:val="005034BC"/>
    <w:rsid w:val="005035FB"/>
    <w:rsid w:val="0050398B"/>
    <w:rsid w:val="0051078A"/>
    <w:rsid w:val="0051156D"/>
    <w:rsid w:val="005131FE"/>
    <w:rsid w:val="00514988"/>
    <w:rsid w:val="00514C9F"/>
    <w:rsid w:val="00520557"/>
    <w:rsid w:val="00521425"/>
    <w:rsid w:val="005220FF"/>
    <w:rsid w:val="00522CD7"/>
    <w:rsid w:val="005265B7"/>
    <w:rsid w:val="0052736B"/>
    <w:rsid w:val="005340CD"/>
    <w:rsid w:val="0053742B"/>
    <w:rsid w:val="0054155D"/>
    <w:rsid w:val="00543B49"/>
    <w:rsid w:val="00543F74"/>
    <w:rsid w:val="00544DB5"/>
    <w:rsid w:val="005464B4"/>
    <w:rsid w:val="00550B3E"/>
    <w:rsid w:val="00552498"/>
    <w:rsid w:val="00556FC3"/>
    <w:rsid w:val="00557133"/>
    <w:rsid w:val="005622EC"/>
    <w:rsid w:val="00567452"/>
    <w:rsid w:val="00571065"/>
    <w:rsid w:val="00571441"/>
    <w:rsid w:val="00572C78"/>
    <w:rsid w:val="00573898"/>
    <w:rsid w:val="00576A72"/>
    <w:rsid w:val="00580BE6"/>
    <w:rsid w:val="005816A9"/>
    <w:rsid w:val="0058390C"/>
    <w:rsid w:val="00593711"/>
    <w:rsid w:val="00593A1E"/>
    <w:rsid w:val="00595EB5"/>
    <w:rsid w:val="005A049B"/>
    <w:rsid w:val="005A3153"/>
    <w:rsid w:val="005A3359"/>
    <w:rsid w:val="005B0A2F"/>
    <w:rsid w:val="005B0E8E"/>
    <w:rsid w:val="005B1695"/>
    <w:rsid w:val="005B49B1"/>
    <w:rsid w:val="005B7421"/>
    <w:rsid w:val="005B7B83"/>
    <w:rsid w:val="005B7C8A"/>
    <w:rsid w:val="005C111B"/>
    <w:rsid w:val="005C14B7"/>
    <w:rsid w:val="005C22C8"/>
    <w:rsid w:val="005D645C"/>
    <w:rsid w:val="005D6D22"/>
    <w:rsid w:val="005E103D"/>
    <w:rsid w:val="005E1636"/>
    <w:rsid w:val="005E30F9"/>
    <w:rsid w:val="005E461C"/>
    <w:rsid w:val="005F1C3C"/>
    <w:rsid w:val="005F3AD9"/>
    <w:rsid w:val="005F424C"/>
    <w:rsid w:val="005F4807"/>
    <w:rsid w:val="005F5388"/>
    <w:rsid w:val="005F6DDC"/>
    <w:rsid w:val="00601F17"/>
    <w:rsid w:val="00605516"/>
    <w:rsid w:val="006107E0"/>
    <w:rsid w:val="00611E37"/>
    <w:rsid w:val="00612786"/>
    <w:rsid w:val="00613DDF"/>
    <w:rsid w:val="0061641E"/>
    <w:rsid w:val="00617287"/>
    <w:rsid w:val="006226E2"/>
    <w:rsid w:val="006242AE"/>
    <w:rsid w:val="0063105F"/>
    <w:rsid w:val="00635D96"/>
    <w:rsid w:val="006403D1"/>
    <w:rsid w:val="00640B66"/>
    <w:rsid w:val="006413BC"/>
    <w:rsid w:val="00643A73"/>
    <w:rsid w:val="00651E2C"/>
    <w:rsid w:val="00655DCA"/>
    <w:rsid w:val="00657C3A"/>
    <w:rsid w:val="00660B88"/>
    <w:rsid w:val="006647BA"/>
    <w:rsid w:val="00664D38"/>
    <w:rsid w:val="00665267"/>
    <w:rsid w:val="00666D18"/>
    <w:rsid w:val="00667061"/>
    <w:rsid w:val="00667753"/>
    <w:rsid w:val="00667A1B"/>
    <w:rsid w:val="00672A15"/>
    <w:rsid w:val="006740BB"/>
    <w:rsid w:val="00676165"/>
    <w:rsid w:val="00682CE5"/>
    <w:rsid w:val="0068399D"/>
    <w:rsid w:val="00685162"/>
    <w:rsid w:val="00686699"/>
    <w:rsid w:val="006905CF"/>
    <w:rsid w:val="00691D16"/>
    <w:rsid w:val="00692D3B"/>
    <w:rsid w:val="0069514E"/>
    <w:rsid w:val="00697251"/>
    <w:rsid w:val="006A0982"/>
    <w:rsid w:val="006A3C77"/>
    <w:rsid w:val="006A54AE"/>
    <w:rsid w:val="006A5A16"/>
    <w:rsid w:val="006B2135"/>
    <w:rsid w:val="006B73B2"/>
    <w:rsid w:val="006C194A"/>
    <w:rsid w:val="006C1C33"/>
    <w:rsid w:val="006C47A8"/>
    <w:rsid w:val="006C5565"/>
    <w:rsid w:val="006C7292"/>
    <w:rsid w:val="006C7471"/>
    <w:rsid w:val="006D0567"/>
    <w:rsid w:val="006D26B7"/>
    <w:rsid w:val="006D35DE"/>
    <w:rsid w:val="006D4139"/>
    <w:rsid w:val="006D5E43"/>
    <w:rsid w:val="006E0550"/>
    <w:rsid w:val="006E4B0C"/>
    <w:rsid w:val="006E5C2F"/>
    <w:rsid w:val="006E6521"/>
    <w:rsid w:val="006F3337"/>
    <w:rsid w:val="006F3B36"/>
    <w:rsid w:val="006F5918"/>
    <w:rsid w:val="006F5B3D"/>
    <w:rsid w:val="006F67D5"/>
    <w:rsid w:val="00700415"/>
    <w:rsid w:val="00700B80"/>
    <w:rsid w:val="00702F19"/>
    <w:rsid w:val="00703CE9"/>
    <w:rsid w:val="00706C37"/>
    <w:rsid w:val="00706F92"/>
    <w:rsid w:val="0071010B"/>
    <w:rsid w:val="007116FF"/>
    <w:rsid w:val="00713CDE"/>
    <w:rsid w:val="00716D98"/>
    <w:rsid w:val="0071787D"/>
    <w:rsid w:val="00722D28"/>
    <w:rsid w:val="00725403"/>
    <w:rsid w:val="00727594"/>
    <w:rsid w:val="00732F03"/>
    <w:rsid w:val="00740207"/>
    <w:rsid w:val="0074174C"/>
    <w:rsid w:val="00743665"/>
    <w:rsid w:val="00744740"/>
    <w:rsid w:val="00752EAC"/>
    <w:rsid w:val="00753670"/>
    <w:rsid w:val="00755875"/>
    <w:rsid w:val="007578EF"/>
    <w:rsid w:val="00760997"/>
    <w:rsid w:val="007618B8"/>
    <w:rsid w:val="0077131B"/>
    <w:rsid w:val="00774174"/>
    <w:rsid w:val="00776B7D"/>
    <w:rsid w:val="00777BD8"/>
    <w:rsid w:val="00782374"/>
    <w:rsid w:val="007837BA"/>
    <w:rsid w:val="00784855"/>
    <w:rsid w:val="00785500"/>
    <w:rsid w:val="00785D4F"/>
    <w:rsid w:val="007878E7"/>
    <w:rsid w:val="00787DA8"/>
    <w:rsid w:val="00790B12"/>
    <w:rsid w:val="00791E84"/>
    <w:rsid w:val="00795836"/>
    <w:rsid w:val="00795DD3"/>
    <w:rsid w:val="007A159D"/>
    <w:rsid w:val="007A4FD5"/>
    <w:rsid w:val="007A67F4"/>
    <w:rsid w:val="007B2816"/>
    <w:rsid w:val="007B5D11"/>
    <w:rsid w:val="007B6874"/>
    <w:rsid w:val="007C24BF"/>
    <w:rsid w:val="007C60D8"/>
    <w:rsid w:val="007C6814"/>
    <w:rsid w:val="007C7DB0"/>
    <w:rsid w:val="007D07CA"/>
    <w:rsid w:val="007D28CD"/>
    <w:rsid w:val="007D3C09"/>
    <w:rsid w:val="007D5812"/>
    <w:rsid w:val="007E55EE"/>
    <w:rsid w:val="007E7D1D"/>
    <w:rsid w:val="007F3CDA"/>
    <w:rsid w:val="007F4969"/>
    <w:rsid w:val="007F5B0A"/>
    <w:rsid w:val="00800D7C"/>
    <w:rsid w:val="008013C8"/>
    <w:rsid w:val="00806846"/>
    <w:rsid w:val="00807EF3"/>
    <w:rsid w:val="00811513"/>
    <w:rsid w:val="00812E07"/>
    <w:rsid w:val="00813EED"/>
    <w:rsid w:val="00814AD8"/>
    <w:rsid w:val="00816756"/>
    <w:rsid w:val="0082558F"/>
    <w:rsid w:val="00825EFB"/>
    <w:rsid w:val="00826244"/>
    <w:rsid w:val="00830344"/>
    <w:rsid w:val="008303F7"/>
    <w:rsid w:val="00830B29"/>
    <w:rsid w:val="008317BA"/>
    <w:rsid w:val="00832DCB"/>
    <w:rsid w:val="00837683"/>
    <w:rsid w:val="00837A16"/>
    <w:rsid w:val="00841ACF"/>
    <w:rsid w:val="008429A5"/>
    <w:rsid w:val="0084616B"/>
    <w:rsid w:val="0084759C"/>
    <w:rsid w:val="0085072C"/>
    <w:rsid w:val="0085185B"/>
    <w:rsid w:val="008520FD"/>
    <w:rsid w:val="00854AF0"/>
    <w:rsid w:val="0085690D"/>
    <w:rsid w:val="00857416"/>
    <w:rsid w:val="00857DDA"/>
    <w:rsid w:val="00861B25"/>
    <w:rsid w:val="008705ED"/>
    <w:rsid w:val="00872AFC"/>
    <w:rsid w:val="0087421E"/>
    <w:rsid w:val="00877BA7"/>
    <w:rsid w:val="00882135"/>
    <w:rsid w:val="00882264"/>
    <w:rsid w:val="008831E6"/>
    <w:rsid w:val="008841A3"/>
    <w:rsid w:val="00887B7A"/>
    <w:rsid w:val="00891ADB"/>
    <w:rsid w:val="008929A7"/>
    <w:rsid w:val="008A0D2D"/>
    <w:rsid w:val="008A11FC"/>
    <w:rsid w:val="008A1CD3"/>
    <w:rsid w:val="008A20DA"/>
    <w:rsid w:val="008A33C1"/>
    <w:rsid w:val="008A42B0"/>
    <w:rsid w:val="008B05B7"/>
    <w:rsid w:val="008B3DFB"/>
    <w:rsid w:val="008B48B1"/>
    <w:rsid w:val="008B60FE"/>
    <w:rsid w:val="008B7415"/>
    <w:rsid w:val="008C0794"/>
    <w:rsid w:val="008C3FAF"/>
    <w:rsid w:val="008C4D70"/>
    <w:rsid w:val="008C7AB4"/>
    <w:rsid w:val="008C7ADF"/>
    <w:rsid w:val="008D0963"/>
    <w:rsid w:val="008D508D"/>
    <w:rsid w:val="008D5181"/>
    <w:rsid w:val="008D760A"/>
    <w:rsid w:val="008E1550"/>
    <w:rsid w:val="008E5A40"/>
    <w:rsid w:val="008E6036"/>
    <w:rsid w:val="008E7856"/>
    <w:rsid w:val="008E7913"/>
    <w:rsid w:val="008E7F6D"/>
    <w:rsid w:val="008F05B2"/>
    <w:rsid w:val="008F0C99"/>
    <w:rsid w:val="008F0E6D"/>
    <w:rsid w:val="008F6977"/>
    <w:rsid w:val="00901F88"/>
    <w:rsid w:val="00911B53"/>
    <w:rsid w:val="009166D0"/>
    <w:rsid w:val="00921F77"/>
    <w:rsid w:val="00922633"/>
    <w:rsid w:val="0092431C"/>
    <w:rsid w:val="00925D33"/>
    <w:rsid w:val="00926277"/>
    <w:rsid w:val="009275C9"/>
    <w:rsid w:val="00927A5F"/>
    <w:rsid w:val="00927C41"/>
    <w:rsid w:val="009307D5"/>
    <w:rsid w:val="00931A11"/>
    <w:rsid w:val="00932992"/>
    <w:rsid w:val="00936552"/>
    <w:rsid w:val="0093776F"/>
    <w:rsid w:val="009420AB"/>
    <w:rsid w:val="00943999"/>
    <w:rsid w:val="00943EDB"/>
    <w:rsid w:val="00943F0B"/>
    <w:rsid w:val="00944DB5"/>
    <w:rsid w:val="00945265"/>
    <w:rsid w:val="009505EC"/>
    <w:rsid w:val="0095392D"/>
    <w:rsid w:val="00954CDD"/>
    <w:rsid w:val="009553E3"/>
    <w:rsid w:val="00956FDA"/>
    <w:rsid w:val="00965CB0"/>
    <w:rsid w:val="00966A15"/>
    <w:rsid w:val="00967042"/>
    <w:rsid w:val="0097039B"/>
    <w:rsid w:val="00970A83"/>
    <w:rsid w:val="00971CF4"/>
    <w:rsid w:val="00972195"/>
    <w:rsid w:val="0097469A"/>
    <w:rsid w:val="00986868"/>
    <w:rsid w:val="00990CE1"/>
    <w:rsid w:val="00992905"/>
    <w:rsid w:val="00994CD4"/>
    <w:rsid w:val="009A1504"/>
    <w:rsid w:val="009A43AF"/>
    <w:rsid w:val="009A491B"/>
    <w:rsid w:val="009A4A01"/>
    <w:rsid w:val="009B4014"/>
    <w:rsid w:val="009B4C30"/>
    <w:rsid w:val="009B631A"/>
    <w:rsid w:val="009B6CC4"/>
    <w:rsid w:val="009B7540"/>
    <w:rsid w:val="009C2DA4"/>
    <w:rsid w:val="009C4E59"/>
    <w:rsid w:val="009C695E"/>
    <w:rsid w:val="009C7212"/>
    <w:rsid w:val="009C736A"/>
    <w:rsid w:val="009D0A24"/>
    <w:rsid w:val="009D0E59"/>
    <w:rsid w:val="009D4674"/>
    <w:rsid w:val="009D555F"/>
    <w:rsid w:val="009D6713"/>
    <w:rsid w:val="009D6BC4"/>
    <w:rsid w:val="009D7841"/>
    <w:rsid w:val="009E03D1"/>
    <w:rsid w:val="009E0B73"/>
    <w:rsid w:val="009E327C"/>
    <w:rsid w:val="009E5B15"/>
    <w:rsid w:val="009E60A4"/>
    <w:rsid w:val="009E6479"/>
    <w:rsid w:val="009F43B9"/>
    <w:rsid w:val="009F6CEF"/>
    <w:rsid w:val="00A00BF1"/>
    <w:rsid w:val="00A018A6"/>
    <w:rsid w:val="00A01CF2"/>
    <w:rsid w:val="00A0422E"/>
    <w:rsid w:val="00A04CB3"/>
    <w:rsid w:val="00A0538D"/>
    <w:rsid w:val="00A0540F"/>
    <w:rsid w:val="00A11B90"/>
    <w:rsid w:val="00A140E7"/>
    <w:rsid w:val="00A1763E"/>
    <w:rsid w:val="00A232E6"/>
    <w:rsid w:val="00A235F9"/>
    <w:rsid w:val="00A24131"/>
    <w:rsid w:val="00A30B05"/>
    <w:rsid w:val="00A3548D"/>
    <w:rsid w:val="00A43496"/>
    <w:rsid w:val="00A449B4"/>
    <w:rsid w:val="00A458F5"/>
    <w:rsid w:val="00A45AFC"/>
    <w:rsid w:val="00A51050"/>
    <w:rsid w:val="00A5546D"/>
    <w:rsid w:val="00A66184"/>
    <w:rsid w:val="00A673A5"/>
    <w:rsid w:val="00A67872"/>
    <w:rsid w:val="00A7143C"/>
    <w:rsid w:val="00A7497A"/>
    <w:rsid w:val="00A74B86"/>
    <w:rsid w:val="00A878EF"/>
    <w:rsid w:val="00A87BCA"/>
    <w:rsid w:val="00A87BD3"/>
    <w:rsid w:val="00A922DF"/>
    <w:rsid w:val="00A9637F"/>
    <w:rsid w:val="00A9748F"/>
    <w:rsid w:val="00AA2D1F"/>
    <w:rsid w:val="00AA348A"/>
    <w:rsid w:val="00AA49B1"/>
    <w:rsid w:val="00AA5C46"/>
    <w:rsid w:val="00AA6E42"/>
    <w:rsid w:val="00AB5F7B"/>
    <w:rsid w:val="00AC05D3"/>
    <w:rsid w:val="00AD0453"/>
    <w:rsid w:val="00AD113E"/>
    <w:rsid w:val="00AD11E4"/>
    <w:rsid w:val="00AD331E"/>
    <w:rsid w:val="00AD3592"/>
    <w:rsid w:val="00AE2355"/>
    <w:rsid w:val="00AE3387"/>
    <w:rsid w:val="00AE6B68"/>
    <w:rsid w:val="00AF25B3"/>
    <w:rsid w:val="00AF372C"/>
    <w:rsid w:val="00AF70BF"/>
    <w:rsid w:val="00B0017D"/>
    <w:rsid w:val="00B053E4"/>
    <w:rsid w:val="00B0601D"/>
    <w:rsid w:val="00B067D3"/>
    <w:rsid w:val="00B07C7E"/>
    <w:rsid w:val="00B13A61"/>
    <w:rsid w:val="00B15781"/>
    <w:rsid w:val="00B22245"/>
    <w:rsid w:val="00B258B0"/>
    <w:rsid w:val="00B26457"/>
    <w:rsid w:val="00B264D1"/>
    <w:rsid w:val="00B26E97"/>
    <w:rsid w:val="00B30225"/>
    <w:rsid w:val="00B317B6"/>
    <w:rsid w:val="00B31B09"/>
    <w:rsid w:val="00B31DFC"/>
    <w:rsid w:val="00B33474"/>
    <w:rsid w:val="00B37B0A"/>
    <w:rsid w:val="00B422BD"/>
    <w:rsid w:val="00B51032"/>
    <w:rsid w:val="00B51B59"/>
    <w:rsid w:val="00B52D37"/>
    <w:rsid w:val="00B54B9B"/>
    <w:rsid w:val="00B54EF0"/>
    <w:rsid w:val="00B600AB"/>
    <w:rsid w:val="00B602B0"/>
    <w:rsid w:val="00B64828"/>
    <w:rsid w:val="00B720DE"/>
    <w:rsid w:val="00B72B90"/>
    <w:rsid w:val="00B73347"/>
    <w:rsid w:val="00B7406B"/>
    <w:rsid w:val="00B763D0"/>
    <w:rsid w:val="00B82D79"/>
    <w:rsid w:val="00B864BB"/>
    <w:rsid w:val="00B9093F"/>
    <w:rsid w:val="00B92863"/>
    <w:rsid w:val="00B93946"/>
    <w:rsid w:val="00B9596B"/>
    <w:rsid w:val="00BA2194"/>
    <w:rsid w:val="00BA297B"/>
    <w:rsid w:val="00BA5361"/>
    <w:rsid w:val="00BA5F0C"/>
    <w:rsid w:val="00BA7A36"/>
    <w:rsid w:val="00BB405A"/>
    <w:rsid w:val="00BC10E8"/>
    <w:rsid w:val="00BC1A4A"/>
    <w:rsid w:val="00BC3D7E"/>
    <w:rsid w:val="00BC587B"/>
    <w:rsid w:val="00BD16D7"/>
    <w:rsid w:val="00BD2CC2"/>
    <w:rsid w:val="00BD3F50"/>
    <w:rsid w:val="00BD4D72"/>
    <w:rsid w:val="00BD4E9F"/>
    <w:rsid w:val="00BD75D9"/>
    <w:rsid w:val="00BE1C44"/>
    <w:rsid w:val="00BE2BC9"/>
    <w:rsid w:val="00BE49A3"/>
    <w:rsid w:val="00BF11A2"/>
    <w:rsid w:val="00BF139B"/>
    <w:rsid w:val="00BF5605"/>
    <w:rsid w:val="00BF6519"/>
    <w:rsid w:val="00C01DE7"/>
    <w:rsid w:val="00C01FB6"/>
    <w:rsid w:val="00C1061B"/>
    <w:rsid w:val="00C1066E"/>
    <w:rsid w:val="00C152EC"/>
    <w:rsid w:val="00C1625D"/>
    <w:rsid w:val="00C201C3"/>
    <w:rsid w:val="00C2228E"/>
    <w:rsid w:val="00C22436"/>
    <w:rsid w:val="00C2451F"/>
    <w:rsid w:val="00C252A7"/>
    <w:rsid w:val="00C2589E"/>
    <w:rsid w:val="00C25AE3"/>
    <w:rsid w:val="00C328D4"/>
    <w:rsid w:val="00C33C25"/>
    <w:rsid w:val="00C342A6"/>
    <w:rsid w:val="00C344D4"/>
    <w:rsid w:val="00C34E6E"/>
    <w:rsid w:val="00C36C50"/>
    <w:rsid w:val="00C412ED"/>
    <w:rsid w:val="00C41355"/>
    <w:rsid w:val="00C413CE"/>
    <w:rsid w:val="00C427B0"/>
    <w:rsid w:val="00C460A9"/>
    <w:rsid w:val="00C4689B"/>
    <w:rsid w:val="00C5087A"/>
    <w:rsid w:val="00C5396A"/>
    <w:rsid w:val="00C54DFE"/>
    <w:rsid w:val="00C559F2"/>
    <w:rsid w:val="00C60610"/>
    <w:rsid w:val="00C6348B"/>
    <w:rsid w:val="00C66F62"/>
    <w:rsid w:val="00C673DC"/>
    <w:rsid w:val="00C71643"/>
    <w:rsid w:val="00C74528"/>
    <w:rsid w:val="00C81691"/>
    <w:rsid w:val="00C82202"/>
    <w:rsid w:val="00C85D39"/>
    <w:rsid w:val="00C92B61"/>
    <w:rsid w:val="00CA0DC6"/>
    <w:rsid w:val="00CA1808"/>
    <w:rsid w:val="00CA1945"/>
    <w:rsid w:val="00CA4841"/>
    <w:rsid w:val="00CA5F7C"/>
    <w:rsid w:val="00CB01BD"/>
    <w:rsid w:val="00CB46C3"/>
    <w:rsid w:val="00CB4A11"/>
    <w:rsid w:val="00CB4F1A"/>
    <w:rsid w:val="00CB6510"/>
    <w:rsid w:val="00CC04DA"/>
    <w:rsid w:val="00CC0DD4"/>
    <w:rsid w:val="00CC50C7"/>
    <w:rsid w:val="00CC7235"/>
    <w:rsid w:val="00CD1734"/>
    <w:rsid w:val="00CD5951"/>
    <w:rsid w:val="00CD5FB5"/>
    <w:rsid w:val="00CD6078"/>
    <w:rsid w:val="00CD64B3"/>
    <w:rsid w:val="00CE1CE8"/>
    <w:rsid w:val="00CE1E6D"/>
    <w:rsid w:val="00CE2754"/>
    <w:rsid w:val="00CE4977"/>
    <w:rsid w:val="00CE7BFE"/>
    <w:rsid w:val="00CF05AC"/>
    <w:rsid w:val="00CF0EA4"/>
    <w:rsid w:val="00CF2DB1"/>
    <w:rsid w:val="00CF3141"/>
    <w:rsid w:val="00CF32D2"/>
    <w:rsid w:val="00D00D1E"/>
    <w:rsid w:val="00D0222B"/>
    <w:rsid w:val="00D0404E"/>
    <w:rsid w:val="00D074C0"/>
    <w:rsid w:val="00D07D9F"/>
    <w:rsid w:val="00D11B10"/>
    <w:rsid w:val="00D12D6D"/>
    <w:rsid w:val="00D16711"/>
    <w:rsid w:val="00D17CA9"/>
    <w:rsid w:val="00D25A4E"/>
    <w:rsid w:val="00D26032"/>
    <w:rsid w:val="00D26B47"/>
    <w:rsid w:val="00D32951"/>
    <w:rsid w:val="00D34BEA"/>
    <w:rsid w:val="00D36BBD"/>
    <w:rsid w:val="00D37E24"/>
    <w:rsid w:val="00D452A0"/>
    <w:rsid w:val="00D46555"/>
    <w:rsid w:val="00D47920"/>
    <w:rsid w:val="00D4799A"/>
    <w:rsid w:val="00D543E2"/>
    <w:rsid w:val="00D54816"/>
    <w:rsid w:val="00D55484"/>
    <w:rsid w:val="00D571ED"/>
    <w:rsid w:val="00D57718"/>
    <w:rsid w:val="00D6079B"/>
    <w:rsid w:val="00D60D33"/>
    <w:rsid w:val="00D6149E"/>
    <w:rsid w:val="00D6265E"/>
    <w:rsid w:val="00D63D93"/>
    <w:rsid w:val="00D65A7C"/>
    <w:rsid w:val="00D67DD6"/>
    <w:rsid w:val="00D71BC1"/>
    <w:rsid w:val="00D7481A"/>
    <w:rsid w:val="00D74C02"/>
    <w:rsid w:val="00D7649F"/>
    <w:rsid w:val="00D81830"/>
    <w:rsid w:val="00D82B98"/>
    <w:rsid w:val="00D86BDB"/>
    <w:rsid w:val="00D877A6"/>
    <w:rsid w:val="00D90722"/>
    <w:rsid w:val="00D911AE"/>
    <w:rsid w:val="00D92C7F"/>
    <w:rsid w:val="00D944AB"/>
    <w:rsid w:val="00D964F3"/>
    <w:rsid w:val="00D96AFB"/>
    <w:rsid w:val="00DA174F"/>
    <w:rsid w:val="00DA4356"/>
    <w:rsid w:val="00DA48CC"/>
    <w:rsid w:val="00DA5FBF"/>
    <w:rsid w:val="00DA7B9B"/>
    <w:rsid w:val="00DB039A"/>
    <w:rsid w:val="00DB14CB"/>
    <w:rsid w:val="00DB2C8E"/>
    <w:rsid w:val="00DB5ABE"/>
    <w:rsid w:val="00DC192C"/>
    <w:rsid w:val="00DC2D5C"/>
    <w:rsid w:val="00DC5294"/>
    <w:rsid w:val="00DD033A"/>
    <w:rsid w:val="00DD0ABB"/>
    <w:rsid w:val="00DD1353"/>
    <w:rsid w:val="00DD1E7E"/>
    <w:rsid w:val="00DD40A3"/>
    <w:rsid w:val="00DD4D7B"/>
    <w:rsid w:val="00DD72C3"/>
    <w:rsid w:val="00DF07B5"/>
    <w:rsid w:val="00DF15E9"/>
    <w:rsid w:val="00DF264E"/>
    <w:rsid w:val="00DF4999"/>
    <w:rsid w:val="00DF4A35"/>
    <w:rsid w:val="00DF564F"/>
    <w:rsid w:val="00DF7970"/>
    <w:rsid w:val="00DF7B82"/>
    <w:rsid w:val="00E003D5"/>
    <w:rsid w:val="00E01292"/>
    <w:rsid w:val="00E01F98"/>
    <w:rsid w:val="00E0252B"/>
    <w:rsid w:val="00E0263C"/>
    <w:rsid w:val="00E04F01"/>
    <w:rsid w:val="00E053A5"/>
    <w:rsid w:val="00E05C22"/>
    <w:rsid w:val="00E10108"/>
    <w:rsid w:val="00E1155B"/>
    <w:rsid w:val="00E11F11"/>
    <w:rsid w:val="00E13D78"/>
    <w:rsid w:val="00E13DD4"/>
    <w:rsid w:val="00E22039"/>
    <w:rsid w:val="00E22AFD"/>
    <w:rsid w:val="00E23BBA"/>
    <w:rsid w:val="00E24FD0"/>
    <w:rsid w:val="00E27923"/>
    <w:rsid w:val="00E30605"/>
    <w:rsid w:val="00E31737"/>
    <w:rsid w:val="00E3711D"/>
    <w:rsid w:val="00E37A95"/>
    <w:rsid w:val="00E41011"/>
    <w:rsid w:val="00E41062"/>
    <w:rsid w:val="00E47981"/>
    <w:rsid w:val="00E508CE"/>
    <w:rsid w:val="00E5268C"/>
    <w:rsid w:val="00E53C11"/>
    <w:rsid w:val="00E56DCB"/>
    <w:rsid w:val="00E57096"/>
    <w:rsid w:val="00E573A4"/>
    <w:rsid w:val="00E60137"/>
    <w:rsid w:val="00E60918"/>
    <w:rsid w:val="00E60DDE"/>
    <w:rsid w:val="00E621F5"/>
    <w:rsid w:val="00E64C35"/>
    <w:rsid w:val="00E64D34"/>
    <w:rsid w:val="00E65C02"/>
    <w:rsid w:val="00E66786"/>
    <w:rsid w:val="00E66D5A"/>
    <w:rsid w:val="00E77484"/>
    <w:rsid w:val="00E813AD"/>
    <w:rsid w:val="00E83673"/>
    <w:rsid w:val="00E860F5"/>
    <w:rsid w:val="00E918B9"/>
    <w:rsid w:val="00E92A94"/>
    <w:rsid w:val="00E92FC5"/>
    <w:rsid w:val="00E94DA2"/>
    <w:rsid w:val="00E955CB"/>
    <w:rsid w:val="00EA164F"/>
    <w:rsid w:val="00EA235C"/>
    <w:rsid w:val="00EA2DD2"/>
    <w:rsid w:val="00EB6567"/>
    <w:rsid w:val="00EB7325"/>
    <w:rsid w:val="00EB7EAD"/>
    <w:rsid w:val="00EC26EA"/>
    <w:rsid w:val="00ED07EA"/>
    <w:rsid w:val="00ED0C48"/>
    <w:rsid w:val="00ED52A6"/>
    <w:rsid w:val="00ED5421"/>
    <w:rsid w:val="00ED57D0"/>
    <w:rsid w:val="00ED75BA"/>
    <w:rsid w:val="00EE0000"/>
    <w:rsid w:val="00EE43C6"/>
    <w:rsid w:val="00EE5DD3"/>
    <w:rsid w:val="00EF24F0"/>
    <w:rsid w:val="00EF4264"/>
    <w:rsid w:val="00EF4A1C"/>
    <w:rsid w:val="00EF5F7A"/>
    <w:rsid w:val="00F002DA"/>
    <w:rsid w:val="00F034DB"/>
    <w:rsid w:val="00F035D2"/>
    <w:rsid w:val="00F0573E"/>
    <w:rsid w:val="00F074F7"/>
    <w:rsid w:val="00F13E62"/>
    <w:rsid w:val="00F14422"/>
    <w:rsid w:val="00F153C0"/>
    <w:rsid w:val="00F16FC8"/>
    <w:rsid w:val="00F20785"/>
    <w:rsid w:val="00F21D3E"/>
    <w:rsid w:val="00F22AB9"/>
    <w:rsid w:val="00F26CA7"/>
    <w:rsid w:val="00F3035F"/>
    <w:rsid w:val="00F31C83"/>
    <w:rsid w:val="00F34AFE"/>
    <w:rsid w:val="00F34E02"/>
    <w:rsid w:val="00F35157"/>
    <w:rsid w:val="00F35C28"/>
    <w:rsid w:val="00F40D4E"/>
    <w:rsid w:val="00F40E01"/>
    <w:rsid w:val="00F418DD"/>
    <w:rsid w:val="00F4246E"/>
    <w:rsid w:val="00F47EC8"/>
    <w:rsid w:val="00F507AD"/>
    <w:rsid w:val="00F51E68"/>
    <w:rsid w:val="00F53E5C"/>
    <w:rsid w:val="00F54D4D"/>
    <w:rsid w:val="00F54E78"/>
    <w:rsid w:val="00F55FF6"/>
    <w:rsid w:val="00F60FAA"/>
    <w:rsid w:val="00F62209"/>
    <w:rsid w:val="00F62F24"/>
    <w:rsid w:val="00F63EA0"/>
    <w:rsid w:val="00F66841"/>
    <w:rsid w:val="00F6724F"/>
    <w:rsid w:val="00F73712"/>
    <w:rsid w:val="00F75894"/>
    <w:rsid w:val="00F82F35"/>
    <w:rsid w:val="00F85067"/>
    <w:rsid w:val="00F90BA0"/>
    <w:rsid w:val="00F9315B"/>
    <w:rsid w:val="00F94F41"/>
    <w:rsid w:val="00F962B3"/>
    <w:rsid w:val="00FA504F"/>
    <w:rsid w:val="00FB01FC"/>
    <w:rsid w:val="00FB3714"/>
    <w:rsid w:val="00FB402B"/>
    <w:rsid w:val="00FB43C6"/>
    <w:rsid w:val="00FB5405"/>
    <w:rsid w:val="00FB7D13"/>
    <w:rsid w:val="00FC0B36"/>
    <w:rsid w:val="00FC1344"/>
    <w:rsid w:val="00FC2D09"/>
    <w:rsid w:val="00FC2F88"/>
    <w:rsid w:val="00FC4612"/>
    <w:rsid w:val="00FC48B5"/>
    <w:rsid w:val="00FC49DA"/>
    <w:rsid w:val="00FC5C51"/>
    <w:rsid w:val="00FD00CB"/>
    <w:rsid w:val="00FD025F"/>
    <w:rsid w:val="00FD046F"/>
    <w:rsid w:val="00FD3353"/>
    <w:rsid w:val="00FD340F"/>
    <w:rsid w:val="00FD5EDA"/>
    <w:rsid w:val="00FE0B89"/>
    <w:rsid w:val="00FE33DD"/>
    <w:rsid w:val="00FE70C7"/>
    <w:rsid w:val="00FE78EB"/>
    <w:rsid w:val="00FF208B"/>
    <w:rsid w:val="00FF42C6"/>
    <w:rsid w:val="00FF4FE2"/>
    <w:rsid w:val="00FF5C60"/>
    <w:rsid w:val="00FF5FAE"/>
    <w:rsid w:val="00FF70C6"/>
    <w:rsid w:val="00FF7CE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4CAB72"/>
  <w15:docId w15:val="{6FEABD2D-D3B3-40EB-96AC-3ACAC2E24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D37"/>
  </w:style>
  <w:style w:type="paragraph" w:styleId="Heading1">
    <w:name w:val="heading 1"/>
    <w:basedOn w:val="Normal"/>
    <w:next w:val="Normal"/>
    <w:link w:val="Heading1Char"/>
    <w:uiPriority w:val="9"/>
    <w:qFormat/>
    <w:rsid w:val="00854A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854A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54AF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4AF0"/>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A0D82"/>
    <w:rPr>
      <w:color w:val="0000FF"/>
      <w:u w:val="single"/>
    </w:rPr>
  </w:style>
  <w:style w:type="table" w:styleId="TableGrid">
    <w:name w:val="Table Grid"/>
    <w:basedOn w:val="TableNormal"/>
    <w:uiPriority w:val="39"/>
    <w:rsid w:val="00FB4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402B"/>
    <w:rPr>
      <w:sz w:val="16"/>
      <w:szCs w:val="16"/>
    </w:rPr>
  </w:style>
  <w:style w:type="paragraph" w:styleId="CommentText">
    <w:name w:val="annotation text"/>
    <w:basedOn w:val="Normal"/>
    <w:link w:val="CommentTextChar"/>
    <w:uiPriority w:val="99"/>
    <w:unhideWhenUsed/>
    <w:rsid w:val="00FB402B"/>
    <w:pPr>
      <w:spacing w:line="240" w:lineRule="auto"/>
    </w:pPr>
    <w:rPr>
      <w:sz w:val="20"/>
      <w:szCs w:val="20"/>
    </w:rPr>
  </w:style>
  <w:style w:type="character" w:customStyle="1" w:styleId="CommentTextChar">
    <w:name w:val="Comment Text Char"/>
    <w:basedOn w:val="DefaultParagraphFont"/>
    <w:link w:val="CommentText"/>
    <w:uiPriority w:val="99"/>
    <w:rsid w:val="00FB402B"/>
    <w:rPr>
      <w:sz w:val="20"/>
      <w:szCs w:val="20"/>
    </w:rPr>
  </w:style>
  <w:style w:type="paragraph" w:styleId="BalloonText">
    <w:name w:val="Balloon Text"/>
    <w:basedOn w:val="Normal"/>
    <w:link w:val="BalloonTextChar"/>
    <w:uiPriority w:val="99"/>
    <w:semiHidden/>
    <w:unhideWhenUsed/>
    <w:rsid w:val="00FB40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0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B402B"/>
    <w:rPr>
      <w:b/>
      <w:bCs/>
    </w:rPr>
  </w:style>
  <w:style w:type="character" w:customStyle="1" w:styleId="CommentSubjectChar">
    <w:name w:val="Comment Subject Char"/>
    <w:basedOn w:val="CommentTextChar"/>
    <w:link w:val="CommentSubject"/>
    <w:uiPriority w:val="99"/>
    <w:semiHidden/>
    <w:rsid w:val="00FB402B"/>
    <w:rPr>
      <w:b/>
      <w:bCs/>
      <w:sz w:val="20"/>
      <w:szCs w:val="20"/>
    </w:rPr>
  </w:style>
  <w:style w:type="paragraph" w:styleId="NormalWeb">
    <w:name w:val="Normal (Web)"/>
    <w:basedOn w:val="Normal"/>
    <w:uiPriority w:val="99"/>
    <w:unhideWhenUsed/>
    <w:rsid w:val="00FB402B"/>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GridTable4-Accent11">
    <w:name w:val="Grid Table 4 - Accent 11"/>
    <w:basedOn w:val="TableNormal"/>
    <w:uiPriority w:val="49"/>
    <w:rsid w:val="00FB402B"/>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basedOn w:val="Normal"/>
    <w:next w:val="Normal"/>
    <w:uiPriority w:val="35"/>
    <w:unhideWhenUsed/>
    <w:qFormat/>
    <w:rsid w:val="00FB402B"/>
    <w:pPr>
      <w:spacing w:after="200" w:line="240" w:lineRule="auto"/>
    </w:pPr>
    <w:rPr>
      <w:i/>
      <w:iCs/>
      <w:color w:val="44546A" w:themeColor="text2"/>
      <w:sz w:val="18"/>
      <w:szCs w:val="18"/>
    </w:rPr>
  </w:style>
  <w:style w:type="table" w:styleId="MediumList2-Accent1">
    <w:name w:val="Medium List 2 Accent 1"/>
    <w:basedOn w:val="TableNormal"/>
    <w:uiPriority w:val="66"/>
    <w:rsid w:val="00255543"/>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1Char">
    <w:name w:val="Heading 1 Char"/>
    <w:basedOn w:val="DefaultParagraphFont"/>
    <w:link w:val="Heading1"/>
    <w:uiPriority w:val="9"/>
    <w:rsid w:val="00854AF0"/>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854AF0"/>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F144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4422"/>
    <w:rPr>
      <w:rFonts w:ascii="Calibri" w:hAnsi="Calibri" w:cs="Calibri"/>
      <w:noProof/>
      <w:lang w:val="en-US"/>
    </w:rPr>
  </w:style>
  <w:style w:type="paragraph" w:customStyle="1" w:styleId="EndNoteBibliography">
    <w:name w:val="EndNote Bibliography"/>
    <w:basedOn w:val="Normal"/>
    <w:link w:val="EndNoteBibliographyChar"/>
    <w:rsid w:val="00F144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14422"/>
    <w:rPr>
      <w:rFonts w:ascii="Calibri" w:hAnsi="Calibri" w:cs="Calibri"/>
      <w:noProof/>
      <w:lang w:val="en-US"/>
    </w:rPr>
  </w:style>
  <w:style w:type="paragraph" w:styleId="ListParagraph">
    <w:name w:val="List Paragraph"/>
    <w:basedOn w:val="Normal"/>
    <w:uiPriority w:val="34"/>
    <w:qFormat/>
    <w:rsid w:val="00666D18"/>
    <w:pPr>
      <w:spacing w:after="0" w:line="240" w:lineRule="auto"/>
      <w:ind w:left="720"/>
    </w:pPr>
  </w:style>
  <w:style w:type="paragraph" w:styleId="NoSpacing">
    <w:name w:val="No Spacing"/>
    <w:uiPriority w:val="1"/>
    <w:qFormat/>
    <w:rsid w:val="000D0CAA"/>
    <w:pPr>
      <w:spacing w:after="0" w:line="240" w:lineRule="auto"/>
    </w:pPr>
  </w:style>
  <w:style w:type="table" w:customStyle="1" w:styleId="GridTable4-Accent110">
    <w:name w:val="Grid Table 4 - Accent 11"/>
    <w:basedOn w:val="TableNormal"/>
    <w:uiPriority w:val="49"/>
    <w:rsid w:val="003A1FB8"/>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3A1FB8"/>
    <w:pPr>
      <w:spacing w:after="0" w:line="240" w:lineRule="auto"/>
    </w:pPr>
  </w:style>
  <w:style w:type="character" w:styleId="LineNumber">
    <w:name w:val="line number"/>
    <w:basedOn w:val="DefaultParagraphFont"/>
    <w:uiPriority w:val="99"/>
    <w:semiHidden/>
    <w:unhideWhenUsed/>
    <w:rsid w:val="00922633"/>
  </w:style>
  <w:style w:type="paragraph" w:styleId="Header">
    <w:name w:val="header"/>
    <w:basedOn w:val="Normal"/>
    <w:link w:val="HeaderChar"/>
    <w:uiPriority w:val="99"/>
    <w:unhideWhenUsed/>
    <w:rsid w:val="001820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20E4"/>
  </w:style>
  <w:style w:type="paragraph" w:styleId="Footer">
    <w:name w:val="footer"/>
    <w:basedOn w:val="Normal"/>
    <w:link w:val="FooterChar"/>
    <w:uiPriority w:val="99"/>
    <w:unhideWhenUsed/>
    <w:rsid w:val="001820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20E4"/>
  </w:style>
  <w:style w:type="table" w:styleId="GridTable4-Accent2">
    <w:name w:val="Grid Table 4 Accent 2"/>
    <w:basedOn w:val="TableNormal"/>
    <w:uiPriority w:val="49"/>
    <w:rsid w:val="0084759C"/>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UnresolvedMention">
    <w:name w:val="Unresolved Mention"/>
    <w:basedOn w:val="DefaultParagraphFont"/>
    <w:uiPriority w:val="99"/>
    <w:semiHidden/>
    <w:unhideWhenUsed/>
    <w:rsid w:val="004865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86810">
      <w:bodyDiv w:val="1"/>
      <w:marLeft w:val="0"/>
      <w:marRight w:val="0"/>
      <w:marTop w:val="0"/>
      <w:marBottom w:val="0"/>
      <w:divBdr>
        <w:top w:val="none" w:sz="0" w:space="0" w:color="auto"/>
        <w:left w:val="none" w:sz="0" w:space="0" w:color="auto"/>
        <w:bottom w:val="none" w:sz="0" w:space="0" w:color="auto"/>
        <w:right w:val="none" w:sz="0" w:space="0" w:color="auto"/>
      </w:divBdr>
    </w:div>
    <w:div w:id="58527756">
      <w:bodyDiv w:val="1"/>
      <w:marLeft w:val="0"/>
      <w:marRight w:val="0"/>
      <w:marTop w:val="0"/>
      <w:marBottom w:val="0"/>
      <w:divBdr>
        <w:top w:val="none" w:sz="0" w:space="0" w:color="auto"/>
        <w:left w:val="none" w:sz="0" w:space="0" w:color="auto"/>
        <w:bottom w:val="none" w:sz="0" w:space="0" w:color="auto"/>
        <w:right w:val="none" w:sz="0" w:space="0" w:color="auto"/>
      </w:divBdr>
    </w:div>
    <w:div w:id="100301526">
      <w:bodyDiv w:val="1"/>
      <w:marLeft w:val="0"/>
      <w:marRight w:val="0"/>
      <w:marTop w:val="0"/>
      <w:marBottom w:val="0"/>
      <w:divBdr>
        <w:top w:val="none" w:sz="0" w:space="0" w:color="auto"/>
        <w:left w:val="none" w:sz="0" w:space="0" w:color="auto"/>
        <w:bottom w:val="none" w:sz="0" w:space="0" w:color="auto"/>
        <w:right w:val="none" w:sz="0" w:space="0" w:color="auto"/>
      </w:divBdr>
    </w:div>
    <w:div w:id="125583207">
      <w:bodyDiv w:val="1"/>
      <w:marLeft w:val="0"/>
      <w:marRight w:val="0"/>
      <w:marTop w:val="0"/>
      <w:marBottom w:val="0"/>
      <w:divBdr>
        <w:top w:val="none" w:sz="0" w:space="0" w:color="auto"/>
        <w:left w:val="none" w:sz="0" w:space="0" w:color="auto"/>
        <w:bottom w:val="none" w:sz="0" w:space="0" w:color="auto"/>
        <w:right w:val="none" w:sz="0" w:space="0" w:color="auto"/>
      </w:divBdr>
    </w:div>
    <w:div w:id="661660146">
      <w:bodyDiv w:val="1"/>
      <w:marLeft w:val="0"/>
      <w:marRight w:val="0"/>
      <w:marTop w:val="0"/>
      <w:marBottom w:val="0"/>
      <w:divBdr>
        <w:top w:val="none" w:sz="0" w:space="0" w:color="auto"/>
        <w:left w:val="none" w:sz="0" w:space="0" w:color="auto"/>
        <w:bottom w:val="none" w:sz="0" w:space="0" w:color="auto"/>
        <w:right w:val="none" w:sz="0" w:space="0" w:color="auto"/>
      </w:divBdr>
    </w:div>
    <w:div w:id="723649583">
      <w:bodyDiv w:val="1"/>
      <w:marLeft w:val="0"/>
      <w:marRight w:val="0"/>
      <w:marTop w:val="0"/>
      <w:marBottom w:val="0"/>
      <w:divBdr>
        <w:top w:val="none" w:sz="0" w:space="0" w:color="auto"/>
        <w:left w:val="none" w:sz="0" w:space="0" w:color="auto"/>
        <w:bottom w:val="none" w:sz="0" w:space="0" w:color="auto"/>
        <w:right w:val="none" w:sz="0" w:space="0" w:color="auto"/>
      </w:divBdr>
    </w:div>
    <w:div w:id="757824170">
      <w:bodyDiv w:val="1"/>
      <w:marLeft w:val="0"/>
      <w:marRight w:val="0"/>
      <w:marTop w:val="0"/>
      <w:marBottom w:val="0"/>
      <w:divBdr>
        <w:top w:val="none" w:sz="0" w:space="0" w:color="auto"/>
        <w:left w:val="none" w:sz="0" w:space="0" w:color="auto"/>
        <w:bottom w:val="none" w:sz="0" w:space="0" w:color="auto"/>
        <w:right w:val="none" w:sz="0" w:space="0" w:color="auto"/>
      </w:divBdr>
    </w:div>
    <w:div w:id="888036085">
      <w:bodyDiv w:val="1"/>
      <w:marLeft w:val="0"/>
      <w:marRight w:val="0"/>
      <w:marTop w:val="0"/>
      <w:marBottom w:val="0"/>
      <w:divBdr>
        <w:top w:val="none" w:sz="0" w:space="0" w:color="auto"/>
        <w:left w:val="none" w:sz="0" w:space="0" w:color="auto"/>
        <w:bottom w:val="none" w:sz="0" w:space="0" w:color="auto"/>
        <w:right w:val="none" w:sz="0" w:space="0" w:color="auto"/>
      </w:divBdr>
    </w:div>
    <w:div w:id="1321618273">
      <w:bodyDiv w:val="1"/>
      <w:marLeft w:val="0"/>
      <w:marRight w:val="0"/>
      <w:marTop w:val="0"/>
      <w:marBottom w:val="0"/>
      <w:divBdr>
        <w:top w:val="none" w:sz="0" w:space="0" w:color="auto"/>
        <w:left w:val="none" w:sz="0" w:space="0" w:color="auto"/>
        <w:bottom w:val="none" w:sz="0" w:space="0" w:color="auto"/>
        <w:right w:val="none" w:sz="0" w:space="0" w:color="auto"/>
      </w:divBdr>
    </w:div>
    <w:div w:id="1394963134">
      <w:bodyDiv w:val="1"/>
      <w:marLeft w:val="0"/>
      <w:marRight w:val="0"/>
      <w:marTop w:val="0"/>
      <w:marBottom w:val="0"/>
      <w:divBdr>
        <w:top w:val="none" w:sz="0" w:space="0" w:color="auto"/>
        <w:left w:val="none" w:sz="0" w:space="0" w:color="auto"/>
        <w:bottom w:val="none" w:sz="0" w:space="0" w:color="auto"/>
        <w:right w:val="none" w:sz="0" w:space="0" w:color="auto"/>
      </w:divBdr>
    </w:div>
    <w:div w:id="1654286948">
      <w:bodyDiv w:val="1"/>
      <w:marLeft w:val="0"/>
      <w:marRight w:val="0"/>
      <w:marTop w:val="0"/>
      <w:marBottom w:val="0"/>
      <w:divBdr>
        <w:top w:val="none" w:sz="0" w:space="0" w:color="auto"/>
        <w:left w:val="none" w:sz="0" w:space="0" w:color="auto"/>
        <w:bottom w:val="none" w:sz="0" w:space="0" w:color="auto"/>
        <w:right w:val="none" w:sz="0" w:space="0" w:color="auto"/>
      </w:divBdr>
    </w:div>
    <w:div w:id="1682320170">
      <w:bodyDiv w:val="1"/>
      <w:marLeft w:val="0"/>
      <w:marRight w:val="0"/>
      <w:marTop w:val="0"/>
      <w:marBottom w:val="0"/>
      <w:divBdr>
        <w:top w:val="none" w:sz="0" w:space="0" w:color="auto"/>
        <w:left w:val="none" w:sz="0" w:space="0" w:color="auto"/>
        <w:bottom w:val="none" w:sz="0" w:space="0" w:color="auto"/>
        <w:right w:val="none" w:sz="0" w:space="0" w:color="auto"/>
      </w:divBdr>
    </w:div>
    <w:div w:id="1777552893">
      <w:bodyDiv w:val="1"/>
      <w:marLeft w:val="0"/>
      <w:marRight w:val="0"/>
      <w:marTop w:val="0"/>
      <w:marBottom w:val="0"/>
      <w:divBdr>
        <w:top w:val="none" w:sz="0" w:space="0" w:color="auto"/>
        <w:left w:val="none" w:sz="0" w:space="0" w:color="auto"/>
        <w:bottom w:val="none" w:sz="0" w:space="0" w:color="auto"/>
        <w:right w:val="none" w:sz="0" w:space="0" w:color="auto"/>
      </w:divBdr>
    </w:div>
    <w:div w:id="2105031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nasthma.org/wp-content/uploads/2020/06/GINA-2020-report_20_06_04-1-wm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jk1s07@soton.ac.uk" TargetMode="External"/><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ECA4CF1614FBF4B84981B5DDEB393EF" ma:contentTypeVersion="10" ma:contentTypeDescription="Create a new document." ma:contentTypeScope="" ma:versionID="d24d618fb8fdc135757b249955b97fa0">
  <xsd:schema xmlns:xsd="http://www.w3.org/2001/XMLSchema" xmlns:xs="http://www.w3.org/2001/XMLSchema" xmlns:p="http://schemas.microsoft.com/office/2006/metadata/properties" xmlns:ns3="228a0102-7ef2-473e-b922-7230e3f3be10" targetNamespace="http://schemas.microsoft.com/office/2006/metadata/properties" ma:root="true" ma:fieldsID="faf49d494cd55b521ed927315a292879" ns3:_="">
    <xsd:import namespace="228a0102-7ef2-473e-b922-7230e3f3be1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8a0102-7ef2-473e-b922-7230e3f3be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57166E-00E8-43E1-BBB9-4C7BCCCE60EB}">
  <ds:schemaRefs>
    <ds:schemaRef ds:uri="http://schemas.openxmlformats.org/officeDocument/2006/bibliography"/>
  </ds:schemaRefs>
</ds:datastoreItem>
</file>

<file path=customXml/itemProps2.xml><?xml version="1.0" encoding="utf-8"?>
<ds:datastoreItem xmlns:ds="http://schemas.openxmlformats.org/officeDocument/2006/customXml" ds:itemID="{09C2876F-5521-447A-9B83-7C34A5334CAD}">
  <ds:schemaRefs>
    <ds:schemaRef ds:uri="http://schemas.microsoft.com/sharepoint/v3/contenttype/forms"/>
  </ds:schemaRefs>
</ds:datastoreItem>
</file>

<file path=customXml/itemProps3.xml><?xml version="1.0" encoding="utf-8"?>
<ds:datastoreItem xmlns:ds="http://schemas.openxmlformats.org/officeDocument/2006/customXml" ds:itemID="{C6CAA71D-1CE1-4C65-B31A-57FBA33966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1B1C258-5D78-4ABE-B84C-F5CA915A20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8a0102-7ef2-473e-b922-7230e3f3be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736</Words>
  <Characters>5549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m A.</dc:creator>
  <cp:keywords/>
  <dc:description/>
  <cp:lastModifiedBy>Ramesh Kurukulaaratchy</cp:lastModifiedBy>
  <cp:revision>12</cp:revision>
  <dcterms:created xsi:type="dcterms:W3CDTF">2021-01-18T23:57:00Z</dcterms:created>
  <dcterms:modified xsi:type="dcterms:W3CDTF">2021-02-06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CA4CF1614FBF4B84981B5DDEB393EF</vt:lpwstr>
  </property>
</Properties>
</file>